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0C217E" w14:textId="414908E0" w:rsidR="001B727C" w:rsidRPr="00D53D8A" w:rsidRDefault="00B841A5" w:rsidP="00EE0542">
      <w:pPr>
        <w:spacing w:line="480" w:lineRule="auto"/>
        <w:rPr>
          <w:b/>
        </w:rPr>
      </w:pPr>
      <w:r w:rsidRPr="009C5834">
        <w:rPr>
          <w:b/>
        </w:rPr>
        <w:t xml:space="preserve">Does U=U for breastfeeding mother-infant pairs? </w:t>
      </w:r>
      <w:r w:rsidR="00F95B61" w:rsidRPr="009C5834">
        <w:rPr>
          <w:b/>
        </w:rPr>
        <w:t xml:space="preserve">Breastfeeding for mothers on </w:t>
      </w:r>
      <w:r w:rsidR="000B569E" w:rsidRPr="009C5834">
        <w:rPr>
          <w:b/>
        </w:rPr>
        <w:t xml:space="preserve">effective </w:t>
      </w:r>
      <w:r w:rsidR="00F95B61" w:rsidRPr="009C5834">
        <w:rPr>
          <w:b/>
        </w:rPr>
        <w:t xml:space="preserve">treatment for HIV infection </w:t>
      </w:r>
      <w:r w:rsidR="00500EB9">
        <w:rPr>
          <w:b/>
        </w:rPr>
        <w:t>in high-income settings</w:t>
      </w:r>
    </w:p>
    <w:p w14:paraId="236DB5D8" w14:textId="1A47AF5C" w:rsidR="00D813A9" w:rsidRPr="00360293" w:rsidRDefault="00B841A5" w:rsidP="00EE0542">
      <w:pPr>
        <w:spacing w:line="480" w:lineRule="auto"/>
        <w:rPr>
          <w:lang w:val="fr-CH"/>
        </w:rPr>
      </w:pPr>
      <w:r w:rsidRPr="00360293">
        <w:rPr>
          <w:lang w:val="fr-CH"/>
        </w:rPr>
        <w:t>Catriona Waitt</w:t>
      </w:r>
      <w:r w:rsidR="0002087B" w:rsidRPr="00360293">
        <w:rPr>
          <w:lang w:val="fr-CH"/>
        </w:rPr>
        <w:t xml:space="preserve"> </w:t>
      </w:r>
      <w:r w:rsidR="0002087B" w:rsidRPr="00360293">
        <w:rPr>
          <w:vertAlign w:val="superscript"/>
          <w:lang w:val="fr-CH"/>
        </w:rPr>
        <w:t>1</w:t>
      </w:r>
      <w:proofErr w:type="gramStart"/>
      <w:r w:rsidR="0002087B" w:rsidRPr="00360293">
        <w:rPr>
          <w:vertAlign w:val="superscript"/>
          <w:lang w:val="fr-CH"/>
        </w:rPr>
        <w:t>,2,3</w:t>
      </w:r>
      <w:proofErr w:type="gramEnd"/>
      <w:r w:rsidRPr="00360293">
        <w:rPr>
          <w:lang w:val="fr-CH"/>
        </w:rPr>
        <w:t xml:space="preserve">, Nicola </w:t>
      </w:r>
      <w:r w:rsidR="00C26BF4" w:rsidRPr="00360293">
        <w:rPr>
          <w:lang w:val="fr-CH"/>
        </w:rPr>
        <w:t>Low</w:t>
      </w:r>
      <w:r w:rsidR="00C26BF4">
        <w:rPr>
          <w:vertAlign w:val="superscript"/>
          <w:lang w:val="fr-CH"/>
        </w:rPr>
        <w:t>4</w:t>
      </w:r>
      <w:r w:rsidR="00D813A9" w:rsidRPr="00360293">
        <w:rPr>
          <w:lang w:val="fr-CH"/>
        </w:rPr>
        <w:t>,</w:t>
      </w:r>
      <w:r w:rsidR="00C26BF4" w:rsidRPr="00C26BF4">
        <w:rPr>
          <w:lang w:val="fr-CH"/>
        </w:rPr>
        <w:t xml:space="preserve"> </w:t>
      </w:r>
      <w:r w:rsidR="00E80BEC">
        <w:rPr>
          <w:lang w:val="fr-CH"/>
        </w:rPr>
        <w:t>Philippe Van de Perre</w:t>
      </w:r>
      <w:r w:rsidR="00C26BF4">
        <w:rPr>
          <w:vertAlign w:val="superscript"/>
          <w:lang w:val="fr-CH"/>
        </w:rPr>
        <w:t>5</w:t>
      </w:r>
      <w:r w:rsidR="00E80BEC" w:rsidRPr="00E80BEC">
        <w:rPr>
          <w:lang w:val="fr-CH"/>
        </w:rPr>
        <w:t>,</w:t>
      </w:r>
      <w:r w:rsidR="00C26BF4" w:rsidRPr="00E80BEC">
        <w:rPr>
          <w:lang w:val="fr-CH"/>
        </w:rPr>
        <w:t xml:space="preserve"> </w:t>
      </w:r>
      <w:r w:rsidR="00F32638" w:rsidRPr="00360293">
        <w:rPr>
          <w:lang w:val="fr-CH"/>
        </w:rPr>
        <w:t>Fiona Lyons</w:t>
      </w:r>
      <w:r w:rsidR="00360293" w:rsidRPr="00360293">
        <w:rPr>
          <w:vertAlign w:val="superscript"/>
          <w:lang w:val="fr-CH"/>
        </w:rPr>
        <w:t>6</w:t>
      </w:r>
      <w:r w:rsidR="00F32638" w:rsidRPr="00360293">
        <w:rPr>
          <w:lang w:val="fr-CH"/>
        </w:rPr>
        <w:t xml:space="preserve">, </w:t>
      </w:r>
      <w:r w:rsidR="00360293">
        <w:rPr>
          <w:lang w:val="fr-CH"/>
        </w:rPr>
        <w:t>Mona Loutfy</w:t>
      </w:r>
      <w:r w:rsidR="00083546">
        <w:rPr>
          <w:vertAlign w:val="superscript"/>
          <w:lang w:val="fr-CH"/>
        </w:rPr>
        <w:t>7,8</w:t>
      </w:r>
      <w:r w:rsidR="00D813A9" w:rsidRPr="00360293">
        <w:rPr>
          <w:lang w:val="fr-CH"/>
        </w:rPr>
        <w:t xml:space="preserve">, </w:t>
      </w:r>
      <w:proofErr w:type="spellStart"/>
      <w:r w:rsidR="00D813A9" w:rsidRPr="00360293">
        <w:rPr>
          <w:lang w:val="fr-CH"/>
        </w:rPr>
        <w:t>Karoline</w:t>
      </w:r>
      <w:proofErr w:type="spellEnd"/>
      <w:r w:rsidR="00D813A9" w:rsidRPr="00360293">
        <w:rPr>
          <w:lang w:val="fr-CH"/>
        </w:rPr>
        <w:t xml:space="preserve"> Aebi-Popp</w:t>
      </w:r>
      <w:r w:rsidR="00C26BF4" w:rsidRPr="00E80BEC">
        <w:rPr>
          <w:vertAlign w:val="superscript"/>
          <w:lang w:val="fr-CH"/>
        </w:rPr>
        <w:t>9</w:t>
      </w:r>
    </w:p>
    <w:p w14:paraId="42E5D57E" w14:textId="0F9A99BB" w:rsidR="0002087B" w:rsidRPr="002724B1" w:rsidRDefault="0002087B" w:rsidP="0002087B">
      <w:r w:rsidRPr="002724B1">
        <w:t xml:space="preserve">1 Department of </w:t>
      </w:r>
      <w:r w:rsidR="00577B66">
        <w:t>Molecular and Clinical</w:t>
      </w:r>
      <w:bookmarkStart w:id="0" w:name="_GoBack"/>
      <w:bookmarkEnd w:id="0"/>
      <w:r w:rsidRPr="002724B1">
        <w:t xml:space="preserve"> Pharmacology, 70 Pembroke Place, University of Liverpool, Liverpool, L69 3GF, UK</w:t>
      </w:r>
    </w:p>
    <w:p w14:paraId="063C1B31" w14:textId="77777777" w:rsidR="0002087B" w:rsidRPr="002724B1" w:rsidRDefault="0002087B" w:rsidP="0002087B">
      <w:r w:rsidRPr="002724B1">
        <w:t xml:space="preserve">2 Infectious Diseases Institute, </w:t>
      </w:r>
      <w:proofErr w:type="spellStart"/>
      <w:r w:rsidRPr="002724B1">
        <w:t>Makerere</w:t>
      </w:r>
      <w:proofErr w:type="spellEnd"/>
      <w:r w:rsidRPr="002724B1">
        <w:t xml:space="preserve"> University College of Health Sciences, Kampala, Uganda</w:t>
      </w:r>
    </w:p>
    <w:p w14:paraId="4AEBE72A" w14:textId="77777777" w:rsidR="0002087B" w:rsidRDefault="0002087B" w:rsidP="0002087B">
      <w:r w:rsidRPr="002724B1">
        <w:t>3 Royal Liverpool University Hospital, Prescot Street, Liverpool</w:t>
      </w:r>
      <w:proofErr w:type="gramStart"/>
      <w:r w:rsidRPr="002724B1">
        <w:t>,  L7</w:t>
      </w:r>
      <w:proofErr w:type="gramEnd"/>
      <w:r w:rsidRPr="002724B1">
        <w:t xml:space="preserve"> 8XP, UK</w:t>
      </w:r>
    </w:p>
    <w:p w14:paraId="1E717ED1" w14:textId="7F31D2E7" w:rsidR="002B7832" w:rsidRDefault="00E80BEC" w:rsidP="0002087B">
      <w:r>
        <w:t>4</w:t>
      </w:r>
      <w:r w:rsidR="002B7832">
        <w:t xml:space="preserve"> Institute of Social and Preventive Medicine, University of Bern, Bern, Switzerland</w:t>
      </w:r>
    </w:p>
    <w:p w14:paraId="217CF06B" w14:textId="77777777" w:rsidR="00CD7FB0" w:rsidRDefault="00E80BEC" w:rsidP="00E80BEC">
      <w:pPr>
        <w:spacing w:line="480" w:lineRule="auto"/>
        <w:rPr>
          <w:rFonts w:eastAsia="Calibri" w:cs="Arial"/>
          <w:lang w:val="en-US"/>
        </w:rPr>
      </w:pPr>
      <w:r>
        <w:t xml:space="preserve">5 </w:t>
      </w:r>
      <w:r w:rsidR="00C26BF4" w:rsidRPr="00D33806">
        <w:rPr>
          <w:rFonts w:eastAsia="Calibri" w:cs="Arial"/>
          <w:lang w:val="en-US"/>
        </w:rPr>
        <w:t xml:space="preserve">Pathogenesis and Control of Chronic Infections, INSERM, University of Montpellier, </w:t>
      </w:r>
      <w:proofErr w:type="spellStart"/>
      <w:r w:rsidR="00C26BF4" w:rsidRPr="00D33806">
        <w:rPr>
          <w:rFonts w:eastAsia="Calibri" w:cs="Arial"/>
          <w:lang w:val="en-US"/>
        </w:rPr>
        <w:t>Etablissement</w:t>
      </w:r>
      <w:proofErr w:type="spellEnd"/>
      <w:r w:rsidR="00C26BF4" w:rsidRPr="00D33806">
        <w:rPr>
          <w:rFonts w:eastAsia="Calibri" w:cs="Arial"/>
          <w:lang w:val="en-US"/>
        </w:rPr>
        <w:t xml:space="preserve"> </w:t>
      </w:r>
      <w:proofErr w:type="spellStart"/>
      <w:r w:rsidR="00C26BF4" w:rsidRPr="00D33806">
        <w:rPr>
          <w:rFonts w:eastAsia="Calibri" w:cs="Arial"/>
          <w:lang w:val="en-US"/>
        </w:rPr>
        <w:t>français</w:t>
      </w:r>
      <w:proofErr w:type="spellEnd"/>
      <w:r w:rsidR="00C26BF4" w:rsidRPr="00D33806">
        <w:rPr>
          <w:rFonts w:eastAsia="Calibri" w:cs="Arial"/>
          <w:lang w:val="en-US"/>
        </w:rPr>
        <w:t xml:space="preserve"> du Sang, CHU Montpellier, Montpellier, France</w:t>
      </w:r>
    </w:p>
    <w:p w14:paraId="031AD9DE" w14:textId="3A59663A" w:rsidR="00360293" w:rsidRDefault="00CD7FB0" w:rsidP="00E80BEC">
      <w:pPr>
        <w:spacing w:line="480" w:lineRule="auto"/>
      </w:pPr>
      <w:r>
        <w:rPr>
          <w:rFonts w:eastAsia="Calibri" w:cs="Arial"/>
          <w:lang w:val="en-US"/>
        </w:rPr>
        <w:t xml:space="preserve">6 </w:t>
      </w:r>
      <w:r w:rsidR="00360293">
        <w:t>Departmen</w:t>
      </w:r>
      <w:r>
        <w:t>t of Genitourinary Medicine and</w:t>
      </w:r>
      <w:r w:rsidR="00E80BEC">
        <w:t xml:space="preserve"> </w:t>
      </w:r>
      <w:r w:rsidR="00360293">
        <w:t>Infectious Diseases</w:t>
      </w:r>
      <w:r w:rsidR="00D0342C">
        <w:t>, St. James’s Hospital, Dublin</w:t>
      </w:r>
      <w:r w:rsidR="00360293">
        <w:t>, Ireland</w:t>
      </w:r>
    </w:p>
    <w:p w14:paraId="72141343" w14:textId="77777777" w:rsidR="00083546" w:rsidRDefault="00083546" w:rsidP="00083546">
      <w:r>
        <w:t>7 Women’s College Research Institute, Women’s College Hospital, Toronto, Ontario, Canada</w:t>
      </w:r>
    </w:p>
    <w:p w14:paraId="3824C721" w14:textId="356AF525" w:rsidR="00CF1E53" w:rsidRDefault="00C26BF4" w:rsidP="0002087B">
      <w:r>
        <w:t>8</w:t>
      </w:r>
      <w:r w:rsidR="00083546">
        <w:t xml:space="preserve"> </w:t>
      </w:r>
      <w:proofErr w:type="gramStart"/>
      <w:r w:rsidR="00083546">
        <w:t>Department</w:t>
      </w:r>
      <w:proofErr w:type="gramEnd"/>
      <w:r w:rsidR="00083546">
        <w:t xml:space="preserve"> of Medicine, University of Toronto, Toronto, Ontario, Canada</w:t>
      </w:r>
    </w:p>
    <w:p w14:paraId="29EDE41E" w14:textId="2BB14BFE" w:rsidR="00C26BF4" w:rsidRDefault="00C26BF4" w:rsidP="0002087B">
      <w:r>
        <w:t>9</w:t>
      </w:r>
      <w:r w:rsidR="00D0342C">
        <w:t xml:space="preserve"> </w:t>
      </w:r>
      <w:proofErr w:type="gramStart"/>
      <w:r w:rsidR="00D0342C">
        <w:rPr>
          <w:rFonts w:eastAsia="Times New Roman"/>
          <w:color w:val="000000"/>
        </w:rPr>
        <w:t>Department</w:t>
      </w:r>
      <w:proofErr w:type="gramEnd"/>
      <w:r w:rsidR="00D0342C">
        <w:rPr>
          <w:rFonts w:eastAsia="Times New Roman"/>
          <w:color w:val="000000"/>
        </w:rPr>
        <w:t xml:space="preserve"> of Infectious Diseases, University Hospital Bern, Bern, Switzerland</w:t>
      </w:r>
    </w:p>
    <w:p w14:paraId="0BD7A586" w14:textId="77777777" w:rsidR="00083546" w:rsidRDefault="00083546" w:rsidP="0002087B"/>
    <w:p w14:paraId="75F820A4" w14:textId="77777777" w:rsidR="00CF1E53" w:rsidRDefault="00CF1E53" w:rsidP="0002087B">
      <w:r>
        <w:t xml:space="preserve">Corresponding author: Catriona Waitt, </w:t>
      </w:r>
      <w:r w:rsidRPr="002724B1">
        <w:t>Department of HIV Pharmacology, 70 Pembroke Place, University of Liverpool, Liverpool, L69 3GF, UK</w:t>
      </w:r>
      <w:r>
        <w:t>.</w:t>
      </w:r>
    </w:p>
    <w:p w14:paraId="4B093AC0" w14:textId="77777777" w:rsidR="00CF1E53" w:rsidRDefault="00CF1E53" w:rsidP="0002087B">
      <w:r>
        <w:t xml:space="preserve">Email </w:t>
      </w:r>
      <w:hyperlink r:id="rId9" w:history="1">
        <w:r w:rsidRPr="00857754">
          <w:rPr>
            <w:rStyle w:val="Hyperlink"/>
          </w:rPr>
          <w:t>cwaitt@liverpool.ac.uk</w:t>
        </w:r>
      </w:hyperlink>
    </w:p>
    <w:p w14:paraId="3C1FA54D" w14:textId="77777777" w:rsidR="00CF1E53" w:rsidRPr="002724B1" w:rsidRDefault="00CF1E53" w:rsidP="0002087B">
      <w:r>
        <w:t>Telephone 0151 794 5553</w:t>
      </w:r>
    </w:p>
    <w:p w14:paraId="251554BD" w14:textId="77777777" w:rsidR="0002087B" w:rsidRDefault="0002087B" w:rsidP="00EE0542">
      <w:pPr>
        <w:spacing w:line="480" w:lineRule="auto"/>
      </w:pPr>
    </w:p>
    <w:p w14:paraId="3E60A15D" w14:textId="77777777" w:rsidR="00D33806" w:rsidRDefault="00D33806" w:rsidP="00EE0542">
      <w:pPr>
        <w:spacing w:line="480" w:lineRule="auto"/>
      </w:pPr>
    </w:p>
    <w:p w14:paraId="1C1B4A4C" w14:textId="77777777" w:rsidR="00D33806" w:rsidRDefault="00D33806" w:rsidP="00EE0542">
      <w:pPr>
        <w:spacing w:line="480" w:lineRule="auto"/>
      </w:pPr>
    </w:p>
    <w:p w14:paraId="5DFE1375" w14:textId="77777777" w:rsidR="00D813A9" w:rsidRDefault="00D813A9" w:rsidP="00EE0542">
      <w:pPr>
        <w:spacing w:line="480" w:lineRule="auto"/>
      </w:pPr>
    </w:p>
    <w:p w14:paraId="095DF6AA" w14:textId="77777777" w:rsidR="00D813A9" w:rsidRDefault="00D813A9" w:rsidP="00EE0542">
      <w:pPr>
        <w:spacing w:line="480" w:lineRule="auto"/>
      </w:pPr>
      <w:r>
        <w:lastRenderedPageBreak/>
        <w:t>Synopsis</w:t>
      </w:r>
    </w:p>
    <w:p w14:paraId="74CC907A" w14:textId="5E0B6C24" w:rsidR="00D813A9" w:rsidRDefault="00BF4CB8" w:rsidP="00EE0542">
      <w:pPr>
        <w:spacing w:line="480" w:lineRule="auto"/>
      </w:pPr>
      <w:r>
        <w:t xml:space="preserve">Can the </w:t>
      </w:r>
      <w:r w:rsidR="003F2236">
        <w:t>campai</w:t>
      </w:r>
      <w:r w:rsidR="0054448B">
        <w:t>g</w:t>
      </w:r>
      <w:r w:rsidR="003F2236">
        <w:t>n</w:t>
      </w:r>
      <w:r w:rsidR="0054448B">
        <w:t xml:space="preserve"> phrase</w:t>
      </w:r>
      <w:r>
        <w:t>, u</w:t>
      </w:r>
      <w:r w:rsidR="00E813A5">
        <w:t>ndetectable=</w:t>
      </w:r>
      <w:proofErr w:type="spellStart"/>
      <w:r w:rsidR="00E813A5">
        <w:t>untransmissible</w:t>
      </w:r>
      <w:proofErr w:type="spellEnd"/>
      <w:r w:rsidR="00E813A5">
        <w:t xml:space="preserve"> (U=U)</w:t>
      </w:r>
      <w:r>
        <w:t xml:space="preserve">, </w:t>
      </w:r>
      <w:r w:rsidR="00E813A5">
        <w:t xml:space="preserve">established for the sexual transmission of HIV, </w:t>
      </w:r>
      <w:r>
        <w:t xml:space="preserve">be applied to the </w:t>
      </w:r>
      <w:r w:rsidR="00E813A5">
        <w:t xml:space="preserve">transmission </w:t>
      </w:r>
      <w:r>
        <w:t xml:space="preserve">of HIV through breastfeeding? </w:t>
      </w:r>
      <w:r w:rsidR="0026668C">
        <w:t>European A</w:t>
      </w:r>
      <w:r w:rsidR="00392E87">
        <w:t>IDS</w:t>
      </w:r>
      <w:r w:rsidR="0026668C">
        <w:t xml:space="preserve"> Clinical Society </w:t>
      </w:r>
      <w:r w:rsidR="00701A6D">
        <w:t>and</w:t>
      </w:r>
      <w:r w:rsidR="00392E87">
        <w:t>, to some extent</w:t>
      </w:r>
      <w:r w:rsidR="00701A6D">
        <w:t xml:space="preserve"> </w:t>
      </w:r>
      <w:r w:rsidR="00392E87">
        <w:t>American</w:t>
      </w:r>
      <w:r w:rsidR="0026668C">
        <w:t xml:space="preserve"> guidelines</w:t>
      </w:r>
      <w:r w:rsidR="00392E87">
        <w:t>,</w:t>
      </w:r>
      <w:r w:rsidR="0026668C">
        <w:t xml:space="preserve"> </w:t>
      </w:r>
      <w:r w:rsidR="00E813A5">
        <w:t>now state</w:t>
      </w:r>
      <w:r w:rsidR="0026668C">
        <w:t xml:space="preserve"> that </w:t>
      </w:r>
      <w:r>
        <w:t xml:space="preserve">HIV-infected </w:t>
      </w:r>
      <w:r w:rsidR="0026668C">
        <w:t>mother</w:t>
      </w:r>
      <w:r>
        <w:t>s who</w:t>
      </w:r>
      <w:r w:rsidR="0026668C">
        <w:t xml:space="preserve"> wish to breastfeed</w:t>
      </w:r>
      <w:r>
        <w:t xml:space="preserve"> </w:t>
      </w:r>
      <w:r w:rsidR="0026668C">
        <w:t xml:space="preserve">should be </w:t>
      </w:r>
      <w:r w:rsidR="00E813A5">
        <w:t xml:space="preserve">supported, with ‘increased clinical and </w:t>
      </w:r>
      <w:proofErr w:type="spellStart"/>
      <w:r w:rsidR="00E813A5">
        <w:t>virological</w:t>
      </w:r>
      <w:proofErr w:type="spellEnd"/>
      <w:r w:rsidR="00E813A5">
        <w:t xml:space="preserve"> monitoring’.</w:t>
      </w:r>
      <w:r w:rsidR="0026668C">
        <w:t xml:space="preserve"> </w:t>
      </w:r>
      <w:r w:rsidR="00E813A5">
        <w:t>This paper summarises existing evidence</w:t>
      </w:r>
      <w:r w:rsidR="00FB4E34">
        <w:t xml:space="preserve"> about transmission of HIV through breastfeeding, differences </w:t>
      </w:r>
      <w:r w:rsidR="00500EB9">
        <w:t xml:space="preserve">in </w:t>
      </w:r>
      <w:r w:rsidR="00FB4E34">
        <w:t xml:space="preserve">HIV dynamics and viral load between breastmilk and plasma, </w:t>
      </w:r>
      <w:r w:rsidR="002423D9">
        <w:t xml:space="preserve">and </w:t>
      </w:r>
      <w:r w:rsidR="00FB4E34">
        <w:t xml:space="preserve">the effects of </w:t>
      </w:r>
      <w:proofErr w:type="spellStart"/>
      <w:r w:rsidR="00FB4E34">
        <w:t>antiretrovirals</w:t>
      </w:r>
      <w:proofErr w:type="spellEnd"/>
      <w:r w:rsidR="00FB4E34">
        <w:t xml:space="preserve"> on infants. At present,</w:t>
      </w:r>
      <w:r w:rsidR="00E813A5">
        <w:t xml:space="preserve"> </w:t>
      </w:r>
      <w:r w:rsidR="00FB4E34">
        <w:t xml:space="preserve">there is insufficient evidence for clear recommendations about </w:t>
      </w:r>
      <w:r>
        <w:t xml:space="preserve">the frequency of clinical and </w:t>
      </w:r>
      <w:proofErr w:type="spellStart"/>
      <w:r>
        <w:t>virological</w:t>
      </w:r>
      <w:proofErr w:type="spellEnd"/>
      <w:r>
        <w:t xml:space="preserve"> monitoring</w:t>
      </w:r>
      <w:r w:rsidR="00FB4E34">
        <w:t xml:space="preserve"> required for mother and infant </w:t>
      </w:r>
      <w:r w:rsidR="002423D9">
        <w:t xml:space="preserve">in a breastfeeding relationship </w:t>
      </w:r>
      <w:r w:rsidR="00FB4E34">
        <w:t>or about</w:t>
      </w:r>
      <w:r>
        <w:t xml:space="preserve"> the action to be taken in the event of viral rebound</w:t>
      </w:r>
      <w:r w:rsidR="00FB4E34">
        <w:t>. We propose a</w:t>
      </w:r>
      <w:r w:rsidR="00E813A5">
        <w:t xml:space="preserve"> roadmap for collaborative research to provide the missing evidence required to </w:t>
      </w:r>
      <w:r w:rsidR="00AB26DB">
        <w:t>enable mother</w:t>
      </w:r>
      <w:r w:rsidR="002423D9">
        <w:t>s</w:t>
      </w:r>
      <w:r w:rsidR="00AB26DB">
        <w:t xml:space="preserve"> who wish to breastfeed to make a fully informed choice.</w:t>
      </w:r>
    </w:p>
    <w:p w14:paraId="66CF856A" w14:textId="77777777" w:rsidR="00EE0542" w:rsidRDefault="00EE0542" w:rsidP="00EE0542">
      <w:pPr>
        <w:spacing w:line="480" w:lineRule="auto"/>
        <w:rPr>
          <w:i/>
        </w:rPr>
      </w:pPr>
    </w:p>
    <w:p w14:paraId="423E1F54" w14:textId="77777777" w:rsidR="00EE0542" w:rsidRDefault="00EE0542" w:rsidP="00EE0542">
      <w:pPr>
        <w:spacing w:line="480" w:lineRule="auto"/>
        <w:rPr>
          <w:i/>
        </w:rPr>
      </w:pPr>
    </w:p>
    <w:p w14:paraId="6444C1F7" w14:textId="77777777" w:rsidR="00601F17" w:rsidRDefault="00601F17">
      <w:pPr>
        <w:rPr>
          <w:i/>
        </w:rPr>
      </w:pPr>
      <w:r>
        <w:rPr>
          <w:i/>
        </w:rPr>
        <w:br w:type="page"/>
      </w:r>
    </w:p>
    <w:p w14:paraId="3CD20283" w14:textId="77777777" w:rsidR="00F47291" w:rsidRPr="00EE0542" w:rsidRDefault="004A5A35" w:rsidP="00EE0542">
      <w:pPr>
        <w:spacing w:line="480" w:lineRule="auto"/>
        <w:rPr>
          <w:i/>
        </w:rPr>
      </w:pPr>
      <w:r w:rsidRPr="00EE0542">
        <w:rPr>
          <w:i/>
        </w:rPr>
        <w:lastRenderedPageBreak/>
        <w:t>Background</w:t>
      </w:r>
    </w:p>
    <w:p w14:paraId="5FB73700" w14:textId="43CC43FC" w:rsidR="00192C96" w:rsidRDefault="00192C96" w:rsidP="00EE0542">
      <w:pPr>
        <w:spacing w:line="480" w:lineRule="auto"/>
      </w:pPr>
      <w:r>
        <w:t xml:space="preserve">In October 2017, the European AIDS Clinical Society (EACS) stated that </w:t>
      </w:r>
      <w:r w:rsidR="00601F17">
        <w:t xml:space="preserve">if </w:t>
      </w:r>
      <w:r>
        <w:t xml:space="preserve">‘a woman insists upon breastfeeding, we recommend follow-up with increased clinical and </w:t>
      </w:r>
      <w:proofErr w:type="spellStart"/>
      <w:r>
        <w:t>virological</w:t>
      </w:r>
      <w:proofErr w:type="spellEnd"/>
      <w:r>
        <w:t xml:space="preserve"> monitoring of both the mother and the infant’, in an updated guideline</w:t>
      </w:r>
      <w:r w:rsidR="00C475DB">
        <w:t>.</w:t>
      </w:r>
      <w:r>
        <w:fldChar w:fldCharType="begin"/>
      </w:r>
      <w:r w:rsidR="00500EB9">
        <w:instrText xml:space="preserve"> ADDIN EN.CITE &lt;EndNote&gt;&lt;Cite&gt;&lt;Author&gt;EACS&lt;/Author&gt;&lt;Year&gt;2017&lt;/Year&gt;&lt;RecNum&gt;1957&lt;/RecNum&gt;&lt;DisplayText&gt;&lt;style face="superscript"&gt;1&lt;/style&gt;&lt;/DisplayText&gt;&lt;record&gt;&lt;rec-number&gt;1957&lt;/rec-number&gt;&lt;foreign-keys&gt;&lt;key app="EN" db-id="2ss2xfetz509ewetw5vxtfxdw2wf5tt0ffa9" timestamp="1510652538"&gt;1957&lt;/key&gt;&lt;/foreign-keys&gt;&lt;ref-type name="Standard"&gt;58&lt;/ref-type&gt;&lt;contributors&gt;&lt;authors&gt;&lt;author&gt;EACS&lt;/author&gt;&lt;/authors&gt;&lt;/contributors&gt;&lt;titles&gt;&lt;title&gt;Guidelines Version 9.0, October 2017&lt;/title&gt;&lt;/titles&gt;&lt;pages&gt;15&lt;/pages&gt;&lt;dates&gt;&lt;year&gt;2017&lt;/year&gt;&lt;/dates&gt;&lt;pub-location&gt;London&lt;/pub-location&gt;&lt;publisher&gt;European AIDS Clinical Society (EACS)&lt;/publisher&gt;&lt;urls&gt;&lt;/urls&gt;&lt;/record&gt;&lt;/Cite&gt;&lt;/EndNote&gt;</w:instrText>
      </w:r>
      <w:r>
        <w:fldChar w:fldCharType="separate"/>
      </w:r>
      <w:r w:rsidR="00500EB9" w:rsidRPr="00500EB9">
        <w:rPr>
          <w:noProof/>
          <w:vertAlign w:val="superscript"/>
        </w:rPr>
        <w:t>1</w:t>
      </w:r>
      <w:r>
        <w:fldChar w:fldCharType="end"/>
      </w:r>
      <w:r w:rsidR="00601F17">
        <w:t xml:space="preserve"> </w:t>
      </w:r>
      <w:r w:rsidR="001D4019">
        <w:t>United States (</w:t>
      </w:r>
      <w:r w:rsidR="007D6A2B">
        <w:t>US</w:t>
      </w:r>
      <w:r w:rsidR="001D4019">
        <w:t>)</w:t>
      </w:r>
      <w:r w:rsidR="007D6A2B">
        <w:t xml:space="preserve"> guidelines were updated in March 2018 to </w:t>
      </w:r>
      <w:r w:rsidR="00B15750">
        <w:t>describe</w:t>
      </w:r>
      <w:r w:rsidR="007D6A2B">
        <w:t xml:space="preserve"> how to counsel and support women who make this choice</w:t>
      </w:r>
      <w:r w:rsidR="00D23DA4">
        <w:t>, whilst clearly recommending against breastfeeding in general</w:t>
      </w:r>
      <w:r w:rsidR="007D6A2B">
        <w:t>.</w:t>
      </w:r>
      <w:r w:rsidR="007D6A2B">
        <w:fldChar w:fldCharType="begin"/>
      </w:r>
      <w:r w:rsidR="00500EB9">
        <w:instrText xml:space="preserve"> ADDIN EN.CITE &lt;EndNote&gt;&lt;Cite ExcludeAuth="1"&gt;&lt;Year&gt;2018&lt;/Year&gt;&lt;RecNum&gt;2074&lt;/RecNum&gt;&lt;DisplayText&gt;&lt;style face="superscript"&gt;2&lt;/style&gt;&lt;/DisplayText&gt;&lt;record&gt;&lt;rec-number&gt;2074&lt;/rec-number&gt;&lt;foreign-keys&gt;&lt;key app="EN" db-id="2ss2xfetz509ewetw5vxtfxdw2wf5tt0ffa9" timestamp="1523553392"&gt;2074&lt;/key&gt;&lt;/foreign-keys&gt;&lt;ref-type name="Web Page"&gt;12&lt;/ref-type&gt;&lt;contributors&gt;&lt;/contributors&gt;&lt;titles&gt;&lt;title&gt;Panel on treatment of pregnant women with HIV infection and prevention of perinatal transmission. Recommendations for use of antiretroviral drugs in transmission in the United States. Available at: https://aidsinfo.nih.gov/guidelines/html/3/perinatal/0&lt;/title&gt;&lt;/titles&gt;&lt;volume&gt;2018&lt;/volume&gt;&lt;number&gt;12th April&lt;/number&gt;&lt;dates&gt;&lt;year&gt;2018&lt;/year&gt;&lt;/dates&gt;&lt;urls&gt;&lt;related-urls&gt;&lt;url&gt;https://aidsinfo.nih.gov/guidelines/html/3/perinatal/0&lt;/url&gt;&lt;/related-urls&gt;&lt;/urls&gt;&lt;/record&gt;&lt;/Cite&gt;&lt;/EndNote&gt;</w:instrText>
      </w:r>
      <w:r w:rsidR="007D6A2B">
        <w:fldChar w:fldCharType="separate"/>
      </w:r>
      <w:r w:rsidR="00500EB9" w:rsidRPr="00500EB9">
        <w:rPr>
          <w:noProof/>
          <w:vertAlign w:val="superscript"/>
        </w:rPr>
        <w:t>2</w:t>
      </w:r>
      <w:r w:rsidR="007D6A2B">
        <w:fldChar w:fldCharType="end"/>
      </w:r>
      <w:r w:rsidR="007D6A2B">
        <w:t xml:space="preserve"> </w:t>
      </w:r>
      <w:r>
        <w:t>Th</w:t>
      </w:r>
      <w:r w:rsidR="007D6A2B">
        <w:t>ese</w:t>
      </w:r>
      <w:r>
        <w:t xml:space="preserve"> recommendation</w:t>
      </w:r>
      <w:r w:rsidR="007D6A2B">
        <w:t>s</w:t>
      </w:r>
      <w:r>
        <w:t xml:space="preserve"> recognise</w:t>
      </w:r>
      <w:r w:rsidR="00D232F8">
        <w:t xml:space="preserve"> both</w:t>
      </w:r>
      <w:r>
        <w:t xml:space="preserve"> </w:t>
      </w:r>
      <w:r w:rsidR="00D23DA4">
        <w:t xml:space="preserve">the </w:t>
      </w:r>
      <w:r>
        <w:t>increasing numbers of women li</w:t>
      </w:r>
      <w:r w:rsidR="00A77701">
        <w:t xml:space="preserve">ving with HIV </w:t>
      </w:r>
      <w:r w:rsidR="00D23DA4">
        <w:t xml:space="preserve">who </w:t>
      </w:r>
      <w:r w:rsidR="00DF0ABF">
        <w:t>are</w:t>
      </w:r>
      <w:r>
        <w:t xml:space="preserve"> </w:t>
      </w:r>
      <w:proofErr w:type="spellStart"/>
      <w:r w:rsidR="000A0E9A">
        <w:t>virologica</w:t>
      </w:r>
      <w:r w:rsidR="00A330E5">
        <w:t>lly</w:t>
      </w:r>
      <w:proofErr w:type="spellEnd"/>
      <w:r w:rsidR="00A330E5">
        <w:t xml:space="preserve"> </w:t>
      </w:r>
      <w:r>
        <w:t xml:space="preserve">suppressed </w:t>
      </w:r>
      <w:r w:rsidR="00DF0ABF">
        <w:t xml:space="preserve">on </w:t>
      </w:r>
      <w:r>
        <w:t>combination antiretroviral therapy (</w:t>
      </w:r>
      <w:proofErr w:type="spellStart"/>
      <w:r>
        <w:t>cART</w:t>
      </w:r>
      <w:proofErr w:type="spellEnd"/>
      <w:r>
        <w:t xml:space="preserve">) </w:t>
      </w:r>
      <w:r w:rsidR="00D23DA4">
        <w:t xml:space="preserve">and </w:t>
      </w:r>
      <w:r>
        <w:t xml:space="preserve">wish to </w:t>
      </w:r>
      <w:r w:rsidR="00500EB9">
        <w:t>breastfeed their children</w:t>
      </w:r>
      <w:r w:rsidR="00D23DA4">
        <w:t xml:space="preserve"> </w:t>
      </w:r>
      <w:r w:rsidR="00D232F8">
        <w:t xml:space="preserve">and </w:t>
      </w:r>
      <w:r w:rsidR="00D23DA4">
        <w:t xml:space="preserve">the framework of </w:t>
      </w:r>
      <w:r w:rsidR="00D232F8">
        <w:t xml:space="preserve">respect for </w:t>
      </w:r>
      <w:r w:rsidR="00D23DA4">
        <w:t xml:space="preserve">human </w:t>
      </w:r>
      <w:r w:rsidR="00D232F8">
        <w:t>rights</w:t>
      </w:r>
      <w:r w:rsidR="00665435">
        <w:t xml:space="preserve">. </w:t>
      </w:r>
      <w:r w:rsidR="00B15750">
        <w:t xml:space="preserve"> </w:t>
      </w:r>
    </w:p>
    <w:p w14:paraId="12C5EBEC" w14:textId="74DD598E" w:rsidR="004A5A35" w:rsidRDefault="004C43DC" w:rsidP="00EE0542">
      <w:pPr>
        <w:spacing w:line="480" w:lineRule="auto"/>
      </w:pPr>
      <w:r>
        <w:t>Globally, effective</w:t>
      </w:r>
      <w:r w:rsidR="006476A0">
        <w:t xml:space="preserve"> </w:t>
      </w:r>
      <w:proofErr w:type="spellStart"/>
      <w:r w:rsidR="00827160">
        <w:t>c</w:t>
      </w:r>
      <w:r w:rsidR="00D23AA0">
        <w:t>ART</w:t>
      </w:r>
      <w:proofErr w:type="spellEnd"/>
      <w:r w:rsidR="00D23AA0">
        <w:t xml:space="preserve"> </w:t>
      </w:r>
      <w:r>
        <w:t xml:space="preserve">in </w:t>
      </w:r>
      <w:r w:rsidR="006476A0">
        <w:t xml:space="preserve">pregnancy and </w:t>
      </w:r>
      <w:r w:rsidR="00D23AA0">
        <w:t xml:space="preserve">postpartum </w:t>
      </w:r>
      <w:r w:rsidR="006476A0">
        <w:t>has resulted in a dramatic reduction in rates of mother to child transmission of HIV (MTCT),</w:t>
      </w:r>
      <w:r>
        <w:t xml:space="preserve"> such that</w:t>
      </w:r>
      <w:r w:rsidR="006476A0">
        <w:t xml:space="preserve"> elimination of MTCT is </w:t>
      </w:r>
      <w:r w:rsidR="005A0DBA">
        <w:t xml:space="preserve">now </w:t>
      </w:r>
      <w:r w:rsidR="006476A0">
        <w:t>embraced as a realistic goal</w:t>
      </w:r>
      <w:r w:rsidR="00C475DB">
        <w:t>.</w:t>
      </w:r>
      <w:r w:rsidR="005768DB">
        <w:fldChar w:fldCharType="begin"/>
      </w:r>
      <w:r w:rsidR="00B744EF">
        <w:instrText xml:space="preserve"> ADDIN EN.CITE &lt;EndNote&gt;&lt;Cite&gt;&lt;Author&gt;WHO&lt;/Author&gt;&lt;Year&gt;2014&lt;/Year&gt;&lt;RecNum&gt;2031&lt;/RecNum&gt;&lt;DisplayText&gt;&lt;style face="superscript"&gt;3&lt;/style&gt;&lt;/DisplayText&gt;&lt;record&gt;&lt;rec-number&gt;2031&lt;/rec-number&gt;&lt;foreign-keys&gt;&lt;key app="EN" db-id="2ss2xfetz509ewetw5vxtfxdw2wf5tt0ffa9" timestamp="1511777576"&gt;2031&lt;/key&gt;&lt;/foreign-keys&gt;&lt;ref-type name="Report"&gt;27&lt;/ref-type&gt;&lt;contributors&gt;&lt;authors&gt;&lt;author&gt;WHO &lt;/author&gt;&lt;/authors&gt;&lt;secondary-authors&gt;&lt;author&gt;WHO&lt;/author&gt;&lt;/secondary-authors&gt;&lt;/contributors&gt;&lt;titles&gt;&lt;title&gt;Global Guidance on Criteria and Processes for Validation: Elimination of Mother-to-Child Transmission (EMTCT) of HIV and Syphilis&lt;/title&gt;&lt;/titles&gt;&lt;number&gt;ISBN 978 92 4 150588 8&lt;/number&gt;&lt;dates&gt;&lt;year&gt;2014&lt;/year&gt;&lt;/dates&gt;&lt;pub-location&gt;Geneva, Switzerland&lt;/pub-location&gt;&lt;publisher&gt;World Health Organisation&lt;/publisher&gt;&lt;urls&gt;&lt;/urls&gt;&lt;/record&gt;&lt;/Cite&gt;&lt;/EndNote&gt;</w:instrText>
      </w:r>
      <w:r w:rsidR="005768DB">
        <w:fldChar w:fldCharType="separate"/>
      </w:r>
      <w:r w:rsidR="00B744EF" w:rsidRPr="00B744EF">
        <w:rPr>
          <w:noProof/>
          <w:vertAlign w:val="superscript"/>
        </w:rPr>
        <w:t>3</w:t>
      </w:r>
      <w:r w:rsidR="005768DB">
        <w:fldChar w:fldCharType="end"/>
      </w:r>
      <w:r w:rsidR="006476A0">
        <w:t xml:space="preserve"> Since 2015, global </w:t>
      </w:r>
      <w:r w:rsidR="004400D9">
        <w:t>g</w:t>
      </w:r>
      <w:r w:rsidR="00C475DB">
        <w:t>uideline</w:t>
      </w:r>
      <w:r w:rsidR="004400D9">
        <w:t xml:space="preserve">s </w:t>
      </w:r>
      <w:r w:rsidR="006476A0">
        <w:t xml:space="preserve">have </w:t>
      </w:r>
      <w:r w:rsidR="006D2E3C">
        <w:t xml:space="preserve">recommended </w:t>
      </w:r>
      <w:r w:rsidR="001D27DB">
        <w:t>that</w:t>
      </w:r>
      <w:r w:rsidR="006476A0">
        <w:t xml:space="preserve"> pregnant women</w:t>
      </w:r>
      <w:r w:rsidR="001D27DB">
        <w:t xml:space="preserve"> with HIV</w:t>
      </w:r>
      <w:r w:rsidR="006476A0">
        <w:t xml:space="preserve"> </w:t>
      </w:r>
      <w:r w:rsidR="001D27DB">
        <w:t>start</w:t>
      </w:r>
      <w:r w:rsidR="006476A0">
        <w:t xml:space="preserve"> </w:t>
      </w:r>
      <w:proofErr w:type="spellStart"/>
      <w:r w:rsidR="006476A0">
        <w:t>cART</w:t>
      </w:r>
      <w:proofErr w:type="spellEnd"/>
      <w:r w:rsidR="00D23AA0">
        <w:t xml:space="preserve"> as soon as possible and</w:t>
      </w:r>
      <w:r w:rsidR="006476A0">
        <w:t xml:space="preserve"> </w:t>
      </w:r>
      <w:r w:rsidR="001D27DB">
        <w:t xml:space="preserve">remain on it </w:t>
      </w:r>
      <w:r w:rsidR="006476A0">
        <w:t>for life</w:t>
      </w:r>
      <w:r w:rsidR="00C475DB">
        <w:t>.</w:t>
      </w:r>
      <w:r w:rsidR="005768DB">
        <w:fldChar w:fldCharType="begin"/>
      </w:r>
      <w:r w:rsidR="00B744EF">
        <w:instrText xml:space="preserve"> ADDIN EN.CITE &lt;EndNote&gt;&lt;Cite&gt;&lt;Author&gt;WHO&lt;/Author&gt;&lt;Year&gt;2015&lt;/Year&gt;&lt;RecNum&gt;1332&lt;/RecNum&gt;&lt;DisplayText&gt;&lt;style face="superscript"&gt;4&lt;/style&gt;&lt;/DisplayText&gt;&lt;record&gt;&lt;rec-number&gt;1332&lt;/rec-number&gt;&lt;foreign-keys&gt;&lt;key app="EN" db-id="2ss2xfetz509ewetw5vxtfxdw2wf5tt0ffa9" timestamp="1461340413"&gt;1332&lt;/key&gt;&lt;/foreign-keys&gt;&lt;ref-type name="Report"&gt;27&lt;/ref-type&gt;&lt;contributors&gt;&lt;authors&gt;&lt;author&gt;WHO&lt;/author&gt;&lt;/authors&gt;&lt;secondary-authors&gt;&lt;author&gt;WHO&lt;/author&gt;&lt;/secondary-authors&gt;&lt;/contributors&gt;&lt;titles&gt;&lt;title&gt;Consolidated guidelines on the use of antiretroviral drugs for treating and preventing HIV infection: what&amp;apos;s new. Policy Brief&lt;/title&gt;&lt;/titles&gt;&lt;number&gt;ISBN: 978 92 4 150989 3&lt;/number&gt;&lt;dates&gt;&lt;year&gt;2015&lt;/year&gt;&lt;/dates&gt;&lt;pub-location&gt;Geneva&lt;/pub-location&gt;&lt;publisher&gt;WHO&lt;/publisher&gt;&lt;urls&gt;&lt;related-urls&gt;&lt;url&gt;http://www.who.int/hiv/pub/arv/policy-brief-arv-2015/en/&lt;/url&gt;&lt;/related-urls&gt;&lt;/urls&gt;&lt;/record&gt;&lt;/Cite&gt;&lt;/EndNote&gt;</w:instrText>
      </w:r>
      <w:r w:rsidR="005768DB">
        <w:fldChar w:fldCharType="separate"/>
      </w:r>
      <w:r w:rsidR="00B744EF" w:rsidRPr="00B744EF">
        <w:rPr>
          <w:noProof/>
          <w:vertAlign w:val="superscript"/>
        </w:rPr>
        <w:t>4</w:t>
      </w:r>
      <w:r w:rsidR="005768DB">
        <w:fldChar w:fldCharType="end"/>
      </w:r>
      <w:r w:rsidR="00D23AA0">
        <w:t xml:space="preserve"> </w:t>
      </w:r>
      <w:r w:rsidR="001D27DB">
        <w:t xml:space="preserve">MTCT rates </w:t>
      </w:r>
      <w:r w:rsidR="00572DFA">
        <w:t>&lt;</w:t>
      </w:r>
      <w:r w:rsidR="001D27DB">
        <w:t xml:space="preserve">1% have consistently been reported from </w:t>
      </w:r>
      <w:r w:rsidR="00D23AA0">
        <w:t>high-income</w:t>
      </w:r>
      <w:r w:rsidR="006476A0">
        <w:t xml:space="preserve"> countries</w:t>
      </w:r>
      <w:r w:rsidR="00572DFA">
        <w:t xml:space="preserve"> </w:t>
      </w:r>
      <w:r w:rsidR="00294572">
        <w:t xml:space="preserve">where </w:t>
      </w:r>
      <w:r w:rsidR="001D27DB">
        <w:t>most</w:t>
      </w:r>
      <w:r w:rsidR="00294572">
        <w:t xml:space="preserve"> HIV-</w:t>
      </w:r>
      <w:r w:rsidR="006D2E3C">
        <w:t xml:space="preserve">positive </w:t>
      </w:r>
      <w:r w:rsidR="001D27DB">
        <w:t>mothers do not breastfeed.</w:t>
      </w:r>
      <w:r w:rsidR="00663A27">
        <w:fldChar w:fldCharType="begin">
          <w:fldData xml:space="preserve">PEVuZE5vdGU+PENpdGU+PEF1dGhvcj5Hcmlnbm9sbzwvQXV0aG9yPjxZZWFyPjIwMTc8L1llYXI+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</w:fldData>
        </w:fldChar>
      </w:r>
      <w:r w:rsidR="00B744EF">
        <w:instrText xml:space="preserve"> ADDIN EN.CITE </w:instrText>
      </w:r>
      <w:r w:rsidR="00B744EF">
        <w:fldChar w:fldCharType="begin">
          <w:fldData xml:space="preserve">PEVuZE5vdGU+PENpdGU+PEF1dGhvcj5Hcmlnbm9sbzwvQXV0aG9yPjxZZWFyPjIwMTc8L1llYXI+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</w:fldData>
        </w:fldChar>
      </w:r>
      <w:r w:rsidR="00B744EF">
        <w:instrText xml:space="preserve"> ADDIN EN.CITE.DATA </w:instrText>
      </w:r>
      <w:r w:rsidR="00B744EF">
        <w:fldChar w:fldCharType="end"/>
      </w:r>
      <w:r w:rsidR="00663A27">
        <w:fldChar w:fldCharType="separate"/>
      </w:r>
      <w:r w:rsidR="00B744EF" w:rsidRPr="00B744EF">
        <w:rPr>
          <w:noProof/>
          <w:vertAlign w:val="superscript"/>
        </w:rPr>
        <w:t>5-7</w:t>
      </w:r>
      <w:r w:rsidR="00663A27">
        <w:fldChar w:fldCharType="end"/>
      </w:r>
      <w:r w:rsidR="006476A0">
        <w:t xml:space="preserve"> </w:t>
      </w:r>
      <w:r>
        <w:t xml:space="preserve"> </w:t>
      </w:r>
    </w:p>
    <w:p w14:paraId="4DF865F2" w14:textId="6AC60E2E" w:rsidR="00BE4545" w:rsidRDefault="0031550A" w:rsidP="00EE0542">
      <w:pPr>
        <w:spacing w:line="480" w:lineRule="auto"/>
      </w:pPr>
      <w:r>
        <w:t>The updated US guideline states that women ‘who desire to breastfeed should receive patient-centred, evidence-based counselling on infant feeding options</w:t>
      </w:r>
      <w:r w:rsidR="00C41FC1">
        <w:t>.</w:t>
      </w:r>
      <w:r>
        <w:t>’</w:t>
      </w:r>
      <w:r w:rsidR="003A67B1">
        <w:fldChar w:fldCharType="begin"/>
      </w:r>
      <w:r w:rsidR="003A67B1">
        <w:instrText xml:space="preserve"> ADDIN EN.CITE &lt;EndNote&gt;&lt;Cite ExcludeAuth="1"&gt;&lt;Year&gt;2018&lt;/Year&gt;&lt;RecNum&gt;2074&lt;/RecNum&gt;&lt;DisplayText&gt;&lt;style face="superscript"&gt;2&lt;/style&gt;&lt;/DisplayText&gt;&lt;record&gt;&lt;rec-number&gt;2074&lt;/rec-number&gt;&lt;foreign-keys&gt;&lt;key app="EN" db-id="2ss2xfetz509ewetw5vxtfxdw2wf5tt0ffa9" timestamp="1523553392"&gt;2074&lt;/key&gt;&lt;/foreign-keys&gt;&lt;ref-type name="Web Page"&gt;12&lt;/ref-type&gt;&lt;contributors&gt;&lt;/contributors&gt;&lt;titles&gt;&lt;title&gt;Panel on treatment of pregnant women with HIV infection and prevention of perinatal transmission. Recommendations for use of antiretroviral drugs in transmission in the United States. Available at: https://aidsinfo.nih.gov/guidelines/html/3/perinatal/0&lt;/title&gt;&lt;/titles&gt;&lt;volume&gt;2018&lt;/volume&gt;&lt;number&gt;12th April&lt;/number&gt;&lt;dates&gt;&lt;year&gt;2018&lt;/year&gt;&lt;/dates&gt;&lt;urls&gt;&lt;related-urls&gt;&lt;url&gt;https://aidsinfo.nih.gov/guidelines/html/3/perinatal/0&lt;/url&gt;&lt;/related-urls&gt;&lt;/urls&gt;&lt;/record&gt;&lt;/Cite&gt;&lt;/EndNote&gt;</w:instrText>
      </w:r>
      <w:r w:rsidR="003A67B1">
        <w:fldChar w:fldCharType="separate"/>
      </w:r>
      <w:r w:rsidR="003A67B1" w:rsidRPr="003A67B1">
        <w:rPr>
          <w:noProof/>
          <w:vertAlign w:val="superscript"/>
        </w:rPr>
        <w:t>2</w:t>
      </w:r>
      <w:r w:rsidR="003A67B1">
        <w:fldChar w:fldCharType="end"/>
      </w:r>
      <w:r>
        <w:t xml:space="preserve">  </w:t>
      </w:r>
      <w:r w:rsidR="00C41FC1">
        <w:t>But</w:t>
      </w:r>
      <w:r w:rsidR="006D2E3C">
        <w:t xml:space="preserve"> d</w:t>
      </w:r>
      <w:r w:rsidR="00C475DB">
        <w:t xml:space="preserve">o we know enough to </w:t>
      </w:r>
      <w:r>
        <w:t>provide this evidence-based advice?</w:t>
      </w:r>
      <w:r w:rsidR="00C475DB">
        <w:t xml:space="preserve"> T</w:t>
      </w:r>
      <w:r w:rsidR="004D108F">
        <w:t>hat HIV-</w:t>
      </w:r>
      <w:r w:rsidR="006D2E3C">
        <w:t>positive</w:t>
      </w:r>
      <w:r w:rsidR="00C475DB">
        <w:t xml:space="preserve"> people</w:t>
      </w:r>
      <w:r w:rsidR="004D108F">
        <w:t xml:space="preserve"> who are </w:t>
      </w:r>
      <w:proofErr w:type="spellStart"/>
      <w:r w:rsidR="004D108F">
        <w:t>virologically</w:t>
      </w:r>
      <w:proofErr w:type="spellEnd"/>
      <w:r w:rsidR="004D108F">
        <w:t xml:space="preserve"> suppressed</w:t>
      </w:r>
      <w:r w:rsidR="004C43DC">
        <w:t xml:space="preserve"> on </w:t>
      </w:r>
      <w:proofErr w:type="spellStart"/>
      <w:r w:rsidR="004C43DC">
        <w:t>cART</w:t>
      </w:r>
      <w:proofErr w:type="spellEnd"/>
      <w:r w:rsidR="004D108F">
        <w:t xml:space="preserve"> cannot sexually transmit the virus to others is now well established</w:t>
      </w:r>
      <w:r w:rsidR="00C84A81">
        <w:t>. T</w:t>
      </w:r>
      <w:r w:rsidR="004D108F">
        <w:t>he Undetectable=</w:t>
      </w:r>
      <w:proofErr w:type="spellStart"/>
      <w:r w:rsidR="004D108F">
        <w:t>Untransmissible</w:t>
      </w:r>
      <w:proofErr w:type="spellEnd"/>
      <w:r w:rsidR="004D108F">
        <w:t xml:space="preserve"> (U=U) </w:t>
      </w:r>
      <w:r w:rsidR="006D2E3C">
        <w:t>campaign</w:t>
      </w:r>
      <w:r w:rsidR="00270D25">
        <w:t xml:space="preserve">, </w:t>
      </w:r>
      <w:r w:rsidR="004D108F">
        <w:t>launched in early 2016</w:t>
      </w:r>
      <w:r w:rsidR="00C84A81">
        <w:t>,</w:t>
      </w:r>
      <w:r w:rsidR="004D108F">
        <w:fldChar w:fldCharType="begin"/>
      </w:r>
      <w:r w:rsidR="00B744EF">
        <w:instrText xml:space="preserve"> ADDIN EN.CITE &lt;EndNote&gt;&lt;Cite&gt;&lt;Author&gt;The Lancet&lt;/Author&gt;&lt;Year&gt;2017&lt;/Year&gt;&lt;RecNum&gt;2038&lt;/RecNum&gt;&lt;DisplayText&gt;&lt;style face="superscript"&gt;8&lt;/style&gt;&lt;/DisplayText&gt;&lt;record&gt;&lt;rec-number&gt;2038&lt;/rec-number&gt;&lt;foreign-keys&gt;&lt;key app="EN" db-id="2ss2xfetz509ewetw5vxtfxdw2wf5tt0ffa9" timestamp="1511977709"&gt;2038&lt;/key&gt;&lt;/foreign-keys&gt;&lt;ref-type name="Journal Article"&gt;17&lt;/ref-type&gt;&lt;contributors&gt;&lt;authors&gt;&lt;author&gt;The Lancet, Hiv&lt;/author&gt;&lt;/authors&gt;&lt;/contributors&gt;&lt;titles&gt;&lt;title&gt;U=U taking off in 2017&lt;/title&gt;&lt;secondary-title&gt;Lancet HIV&lt;/secondary-title&gt;&lt;/titles&gt;&lt;periodical&gt;&lt;full-title&gt;Lancet HIV&lt;/full-title&gt;&lt;/periodical&gt;&lt;pages&gt;e475&lt;/pages&gt;&lt;volume&gt;4&lt;/volume&gt;&lt;number&gt;11&lt;/number&gt;&lt;dates&gt;&lt;year&gt;2017&lt;/year&gt;&lt;pub-dates&gt;&lt;date&gt;Nov&lt;/date&gt;&lt;/pub-dates&gt;&lt;/dates&gt;&lt;isbn&gt;2352-3018 (Electronic)&amp;#xD;2352-3018 (Linking)&lt;/isbn&gt;&lt;accession-num&gt;29096785&lt;/accession-num&gt;&lt;urls&gt;&lt;related-urls&gt;&lt;url&gt;http://www.ncbi.nlm.nih.gov/pubmed/29096785&lt;/url&gt;&lt;/related-urls&gt;&lt;/urls&gt;&lt;electronic-resource-num&gt;10.1016/S2352-3018(17)30183-2&lt;/electronic-resource-num&gt;&lt;/record&gt;&lt;/Cite&gt;&lt;/EndNote&gt;</w:instrText>
      </w:r>
      <w:r w:rsidR="004D108F">
        <w:fldChar w:fldCharType="separate"/>
      </w:r>
      <w:r w:rsidR="00B744EF" w:rsidRPr="00B744EF">
        <w:rPr>
          <w:noProof/>
          <w:vertAlign w:val="superscript"/>
        </w:rPr>
        <w:t>8</w:t>
      </w:r>
      <w:r w:rsidR="004D108F">
        <w:fldChar w:fldCharType="end"/>
      </w:r>
      <w:r w:rsidR="00A221F6">
        <w:t xml:space="preserve"> </w:t>
      </w:r>
      <w:r w:rsidR="00270D25">
        <w:t xml:space="preserve">led </w:t>
      </w:r>
      <w:r w:rsidR="00A221F6">
        <w:t xml:space="preserve">to changes in </w:t>
      </w:r>
      <w:r w:rsidR="00A32C51">
        <w:t xml:space="preserve">HIV prevention </w:t>
      </w:r>
      <w:r w:rsidR="00A221F6">
        <w:t xml:space="preserve">advice given to </w:t>
      </w:r>
      <w:proofErr w:type="spellStart"/>
      <w:r w:rsidR="00A221F6">
        <w:t>sero</w:t>
      </w:r>
      <w:proofErr w:type="spellEnd"/>
      <w:r w:rsidR="00A221F6">
        <w:t>-different sexual partners</w:t>
      </w:r>
      <w:r w:rsidR="00C84A81">
        <w:t xml:space="preserve">. </w:t>
      </w:r>
      <w:r w:rsidR="00A221F6">
        <w:t>Th</w:t>
      </w:r>
      <w:r w:rsidR="00C84A81">
        <w:t>e success of U=U for sexual transmission raise</w:t>
      </w:r>
      <w:r w:rsidR="006D2E3C">
        <w:t>s</w:t>
      </w:r>
      <w:r w:rsidR="00C84A81">
        <w:t xml:space="preserve"> the </w:t>
      </w:r>
      <w:r w:rsidR="00A221F6">
        <w:t xml:space="preserve">question </w:t>
      </w:r>
      <w:r w:rsidR="00C84A81">
        <w:t xml:space="preserve">of its applicability to </w:t>
      </w:r>
      <w:r w:rsidR="00A221F6">
        <w:t>other contexts</w:t>
      </w:r>
      <w:r w:rsidR="0002087B">
        <w:t xml:space="preserve">, such as </w:t>
      </w:r>
      <w:r w:rsidR="006D2E3C">
        <w:t>in</w:t>
      </w:r>
      <w:r w:rsidR="00C84A81">
        <w:t xml:space="preserve"> </w:t>
      </w:r>
      <w:r w:rsidR="0002087B">
        <w:t>breastfeeding</w:t>
      </w:r>
      <w:r w:rsidR="00A221F6">
        <w:t xml:space="preserve">. </w:t>
      </w:r>
    </w:p>
    <w:p w14:paraId="4D6BCB02" w14:textId="315981F9" w:rsidR="004D108F" w:rsidRDefault="00C84A81" w:rsidP="00EE0542">
      <w:pPr>
        <w:spacing w:line="480" w:lineRule="auto"/>
      </w:pPr>
      <w:r>
        <w:t>Th</w:t>
      </w:r>
      <w:r w:rsidR="00252EA9">
        <w:t xml:space="preserve">is viewpoint addresses </w:t>
      </w:r>
      <w:r w:rsidR="004D108F">
        <w:t>major questions</w:t>
      </w:r>
      <w:r w:rsidR="00C475DB">
        <w:t xml:space="preserve"> </w:t>
      </w:r>
      <w:r w:rsidR="00252EA9">
        <w:t xml:space="preserve">that </w:t>
      </w:r>
      <w:r w:rsidR="00C475DB">
        <w:t>need to be a</w:t>
      </w:r>
      <w:r w:rsidR="00252EA9">
        <w:t xml:space="preserve">nswered to produce evidence-based recommendations about </w:t>
      </w:r>
      <w:r w:rsidR="004D108F">
        <w:t>breastfeeding and HIV</w:t>
      </w:r>
      <w:r w:rsidR="0078748F">
        <w:t xml:space="preserve"> in high-income </w:t>
      </w:r>
      <w:r w:rsidR="00270D25">
        <w:t>settings</w:t>
      </w:r>
      <w:r w:rsidR="006E0956">
        <w:t>.</w:t>
      </w:r>
      <w:r w:rsidR="00252EA9" w:rsidRPr="00252EA9">
        <w:t xml:space="preserve"> </w:t>
      </w:r>
      <w:r w:rsidR="00252EA9">
        <w:t xml:space="preserve">First, we summarise </w:t>
      </w:r>
      <w:r w:rsidR="00D052CF">
        <w:t xml:space="preserve">current recommendations and </w:t>
      </w:r>
      <w:r w:rsidR="00252EA9">
        <w:t xml:space="preserve">evidence about the risk of HIV </w:t>
      </w:r>
      <w:r w:rsidR="00C41FC1">
        <w:t xml:space="preserve">transmission </w:t>
      </w:r>
      <w:r w:rsidR="00252EA9">
        <w:t xml:space="preserve">from breastfeeding mothers on </w:t>
      </w:r>
      <w:proofErr w:type="spellStart"/>
      <w:r w:rsidR="00252EA9">
        <w:lastRenderedPageBreak/>
        <w:t>cART</w:t>
      </w:r>
      <w:proofErr w:type="spellEnd"/>
      <w:r w:rsidR="00252EA9">
        <w:t xml:space="preserve">. We then discuss </w:t>
      </w:r>
      <w:r w:rsidR="0059784E">
        <w:t>biological factors which make transmission of HIV through breastfeeding different from other routes of exposure</w:t>
      </w:r>
      <w:r w:rsidR="00252EA9">
        <w:t xml:space="preserve">, the potential risks of infant exposure to maternal </w:t>
      </w:r>
      <w:proofErr w:type="spellStart"/>
      <w:r w:rsidR="00252EA9">
        <w:t>cART</w:t>
      </w:r>
      <w:proofErr w:type="spellEnd"/>
      <w:r w:rsidR="00252EA9">
        <w:t xml:space="preserve"> through breastfeeding, the clinical and </w:t>
      </w:r>
      <w:proofErr w:type="spellStart"/>
      <w:r w:rsidR="00252EA9">
        <w:t>virological</w:t>
      </w:r>
      <w:proofErr w:type="spellEnd"/>
      <w:r w:rsidR="00252EA9">
        <w:t xml:space="preserve"> monitoring required for a breastfeeding mother-infant pair and the action to be taken in the event of detectable maternal viral load</w:t>
      </w:r>
      <w:r w:rsidR="00FD5E5C">
        <w:t xml:space="preserve"> </w:t>
      </w:r>
      <w:r w:rsidR="00AD5660">
        <w:t xml:space="preserve">(VL) </w:t>
      </w:r>
      <w:r w:rsidR="00FD5E5C">
        <w:t>while breastfeeding</w:t>
      </w:r>
      <w:r w:rsidR="00252EA9">
        <w:t xml:space="preserve">. Finally, we summarise research priorities in a roadmap for future collaborative research and </w:t>
      </w:r>
      <w:r w:rsidR="00D052CF">
        <w:t xml:space="preserve">knowledge </w:t>
      </w:r>
      <w:r w:rsidR="00252EA9">
        <w:t>exchange.</w:t>
      </w:r>
    </w:p>
    <w:p w14:paraId="3B57DA41" w14:textId="77777777" w:rsidR="004A5A35" w:rsidRDefault="00C84A81" w:rsidP="00EE0542">
      <w:pPr>
        <w:spacing w:line="480" w:lineRule="auto"/>
      </w:pPr>
      <w:r>
        <w:t xml:space="preserve">We searched </w:t>
      </w:r>
      <w:r w:rsidR="00CB72D6">
        <w:t xml:space="preserve">PubMed </w:t>
      </w:r>
      <w:r>
        <w:t xml:space="preserve">(U.S. National Library of Medicine) using the search terms </w:t>
      </w:r>
      <w:r w:rsidR="00CB72D6">
        <w:t>‘HIV transmission OR mother to child transmission AND breastfeeding’, and ‘</w:t>
      </w:r>
      <w:r w:rsidR="00252EA9">
        <w:t>a</w:t>
      </w:r>
      <w:r w:rsidR="00CB72D6">
        <w:t>ntiretroviral AND breast milk’</w:t>
      </w:r>
      <w:r w:rsidR="00252EA9">
        <w:t xml:space="preserve">. We selected publications that appeared to be relevant and supplemented these with </w:t>
      </w:r>
      <w:r w:rsidR="00CB72D6">
        <w:t xml:space="preserve">references </w:t>
      </w:r>
      <w:r w:rsidR="00252EA9">
        <w:t xml:space="preserve">that were </w:t>
      </w:r>
      <w:r w:rsidR="00CB72D6">
        <w:t>cited in identified papers</w:t>
      </w:r>
      <w:r w:rsidR="00252EA9">
        <w:t xml:space="preserve">. </w:t>
      </w:r>
    </w:p>
    <w:p w14:paraId="345CB0E0" w14:textId="77777777" w:rsidR="000675DF" w:rsidRPr="003C5CDE" w:rsidRDefault="000675DF" w:rsidP="00EE0542">
      <w:pPr>
        <w:spacing w:line="480" w:lineRule="auto"/>
        <w:rPr>
          <w:i/>
        </w:rPr>
      </w:pPr>
      <w:r>
        <w:rPr>
          <w:i/>
        </w:rPr>
        <w:t>Breastfeeding guidelines differ between high</w:t>
      </w:r>
      <w:r w:rsidR="00E17B2C">
        <w:rPr>
          <w:i/>
        </w:rPr>
        <w:t>-</w:t>
      </w:r>
      <w:r>
        <w:rPr>
          <w:i/>
        </w:rPr>
        <w:t xml:space="preserve"> and low-income regions</w:t>
      </w:r>
    </w:p>
    <w:p w14:paraId="62FA633B" w14:textId="32EFBCFD" w:rsidR="00AA778F" w:rsidRDefault="00D052CF" w:rsidP="00EE0542">
      <w:pPr>
        <w:spacing w:line="480" w:lineRule="auto"/>
      </w:pPr>
      <w:r>
        <w:t>C</w:t>
      </w:r>
      <w:r w:rsidR="000420EB">
        <w:t xml:space="preserve">linical guidelines from </w:t>
      </w:r>
      <w:r w:rsidR="003B412F">
        <w:t>high-income countries</w:t>
      </w:r>
      <w:r w:rsidR="00F95B61">
        <w:t xml:space="preserve"> </w:t>
      </w:r>
      <w:r>
        <w:t xml:space="preserve">all </w:t>
      </w:r>
      <w:r w:rsidR="000420EB">
        <w:t>recommend against breastfeeding</w:t>
      </w:r>
      <w:r w:rsidR="007D6A2B">
        <w:t xml:space="preserve">, even </w:t>
      </w:r>
      <w:r w:rsidR="00C41FC1">
        <w:t xml:space="preserve">though </w:t>
      </w:r>
      <w:r w:rsidR="007D6A2B">
        <w:t>recent updates acknowledge that women who cho</w:t>
      </w:r>
      <w:r w:rsidR="00C41FC1">
        <w:t>ose</w:t>
      </w:r>
      <w:r w:rsidR="007D6A2B">
        <w:t xml:space="preserve"> to breastfeed should be supported</w:t>
      </w:r>
      <w:r w:rsidR="00C475DB">
        <w:t>.</w:t>
      </w:r>
      <w:r w:rsidR="00805533">
        <w:fldChar w:fldCharType="begin">
          <w:fldData xml:space="preserve">PEVuZE5vdGU+PENpdGU+PEF1dGhvcj5FQUNTPC9BdXRob3I+PFllYXI+MjAxNzwvWWVhcj48UmVj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=
</w:fldData>
        </w:fldChar>
      </w:r>
      <w:r w:rsidR="00B744EF">
        <w:instrText xml:space="preserve"> ADDIN EN.CITE </w:instrText>
      </w:r>
      <w:r w:rsidR="00B744EF">
        <w:fldChar w:fldCharType="begin">
          <w:fldData xml:space="preserve">PEVuZE5vdGU+PENpdGU+PEF1dGhvcj5FQUNTPC9BdXRob3I+PFllYXI+MjAxNzwvWWVhcj48UmVj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=
</w:fldData>
        </w:fldChar>
      </w:r>
      <w:r w:rsidR="00B744EF">
        <w:instrText xml:space="preserve"> ADDIN EN.CITE.DATA </w:instrText>
      </w:r>
      <w:r w:rsidR="00B744EF">
        <w:fldChar w:fldCharType="end"/>
      </w:r>
      <w:r w:rsidR="00805533">
        <w:fldChar w:fldCharType="separate"/>
      </w:r>
      <w:r w:rsidR="00B744EF" w:rsidRPr="00B744EF">
        <w:rPr>
          <w:noProof/>
          <w:vertAlign w:val="superscript"/>
        </w:rPr>
        <w:t>2,9,10</w:t>
      </w:r>
      <w:r w:rsidR="00805533">
        <w:fldChar w:fldCharType="end"/>
      </w:r>
      <w:r w:rsidR="000420EB">
        <w:t xml:space="preserve"> </w:t>
      </w:r>
      <w:r>
        <w:t>I</w:t>
      </w:r>
      <w:r w:rsidR="000420EB">
        <w:t>n low-</w:t>
      </w:r>
      <w:r w:rsidR="00CD3865">
        <w:t xml:space="preserve">income </w:t>
      </w:r>
      <w:r w:rsidR="000420EB">
        <w:t>settings</w:t>
      </w:r>
      <w:r>
        <w:t xml:space="preserve">, </w:t>
      </w:r>
      <w:r w:rsidR="00D232F8">
        <w:t xml:space="preserve">the </w:t>
      </w:r>
      <w:r w:rsidR="00FA2A7B">
        <w:t xml:space="preserve">World Health Organization (WHO) recommends breastfeeding for </w:t>
      </w:r>
      <w:r w:rsidR="00C57CA3">
        <w:t xml:space="preserve">at least </w:t>
      </w:r>
      <w:r w:rsidR="00FA2A7B">
        <w:t>six</w:t>
      </w:r>
      <w:r w:rsidR="00DD27E8">
        <w:t xml:space="preserve"> months </w:t>
      </w:r>
      <w:r w:rsidR="00C57CA3">
        <w:t>and</w:t>
      </w:r>
      <w:r w:rsidR="00DD27E8">
        <w:t xml:space="preserve"> continu</w:t>
      </w:r>
      <w:r w:rsidR="00C57CA3">
        <w:t>ing</w:t>
      </w:r>
      <w:r w:rsidR="00DD27E8">
        <w:t xml:space="preserve"> up</w:t>
      </w:r>
      <w:r w:rsidR="00FA2A7B">
        <w:t xml:space="preserve"> </w:t>
      </w:r>
      <w:r w:rsidR="00FD5E5C">
        <w:t>to</w:t>
      </w:r>
      <w:r w:rsidR="00DD27E8">
        <w:t xml:space="preserve"> 12 or </w:t>
      </w:r>
      <w:r w:rsidR="00FD5E5C">
        <w:t xml:space="preserve"> 24 </w:t>
      </w:r>
      <w:r w:rsidR="00FA2A7B">
        <w:t>months.</w:t>
      </w:r>
      <w:r w:rsidR="00FA2A7B">
        <w:fldChar w:fldCharType="begin"/>
      </w:r>
      <w:r w:rsidR="00B744EF">
        <w:instrText xml:space="preserve"> ADDIN EN.CITE &lt;EndNote&gt;&lt;Cite&gt;&lt;Author&gt;WHO&lt;/Author&gt;&lt;Year&gt;2016&lt;/Year&gt;&lt;RecNum&gt;1958&lt;/RecNum&gt;&lt;DisplayText&gt;&lt;style face="superscript"&gt;11&lt;/style&gt;&lt;/DisplayText&gt;&lt;record&gt;&lt;rec-number&gt;1958&lt;/rec-number&gt;&lt;foreign-keys&gt;&lt;key app="EN" db-id="2ss2xfetz509ewetw5vxtfxdw2wf5tt0ffa9" timestamp="1510765572"&gt;1958&lt;/key&gt;&lt;/foreign-keys&gt;&lt;ref-type name="Report"&gt;27&lt;/ref-type&gt;&lt;contributors&gt;&lt;authors&gt;&lt;author&gt;WHO, Unicef&lt;/author&gt;&lt;/authors&gt;&lt;secondary-authors&gt;&lt;author&gt;World Health Organization.&lt;/author&gt;&lt;/secondary-authors&gt;&lt;/contributors&gt;&lt;titles&gt;&lt;title&gt;Guideline. Updates on HIV and Infant Feeding: the duration of breastfeedng and support from health services to improve feeding practices among mothers living with HIV&lt;/title&gt;&lt;/titles&gt;&lt;dates&gt;&lt;year&gt;2016&lt;/year&gt;&lt;/dates&gt;&lt;pub-location&gt;Geneva&lt;/pub-location&gt;&lt;urls&gt;&lt;related-urls&gt;&lt;url&gt;http://apps.who.int/iris/bitstream/10665/246260/1/9789241549707-eng.pdf?ua=1&lt;/url&gt;&lt;/related-urls&gt;&lt;/urls&gt;&lt;/record&gt;&lt;/Cite&gt;&lt;/EndNote&gt;</w:instrText>
      </w:r>
      <w:r w:rsidR="00FA2A7B">
        <w:fldChar w:fldCharType="separate"/>
      </w:r>
      <w:r w:rsidR="00B744EF" w:rsidRPr="00B744EF">
        <w:rPr>
          <w:noProof/>
          <w:vertAlign w:val="superscript"/>
        </w:rPr>
        <w:t>11</w:t>
      </w:r>
      <w:r w:rsidR="00FA2A7B">
        <w:fldChar w:fldCharType="end"/>
      </w:r>
      <w:r w:rsidR="00FA2A7B">
        <w:t xml:space="preserve"> </w:t>
      </w:r>
      <w:r w:rsidR="00AB5ED5">
        <w:t xml:space="preserve"> </w:t>
      </w:r>
      <w:r w:rsidR="009327EA">
        <w:t>The recommendations are based on the same sources of data but t</w:t>
      </w:r>
      <w:r>
        <w:t>he balance of benefits and harms of breastfeeding differs</w:t>
      </w:r>
      <w:r w:rsidR="009327EA">
        <w:t>.</w:t>
      </w:r>
      <w:r w:rsidR="00F867EC">
        <w:t xml:space="preserve"> In low-income settings, </w:t>
      </w:r>
      <w:r>
        <w:t xml:space="preserve">the </w:t>
      </w:r>
      <w:r w:rsidR="00FA2A7B">
        <w:t xml:space="preserve">morbidity and mortality from </w:t>
      </w:r>
      <w:r>
        <w:t xml:space="preserve">infection in infants receiving </w:t>
      </w:r>
      <w:r w:rsidR="002E664B">
        <w:t xml:space="preserve">formula </w:t>
      </w:r>
      <w:r>
        <w:t>milk outweighs the risks of</w:t>
      </w:r>
      <w:r w:rsidR="00FA2A7B">
        <w:t xml:space="preserve"> HIV transmission through breast</w:t>
      </w:r>
      <w:r w:rsidR="00984A83">
        <w:t xml:space="preserve"> </w:t>
      </w:r>
      <w:r w:rsidR="00FA2A7B">
        <w:t xml:space="preserve">milk, because of unclean water and lost protection from maternal antibodies in </w:t>
      </w:r>
      <w:r w:rsidR="003B412F">
        <w:t>breast milk</w:t>
      </w:r>
      <w:r w:rsidR="00FA2A7B">
        <w:t>.</w:t>
      </w:r>
      <w:r w:rsidR="001317BA">
        <w:fldChar w:fldCharType="begin"/>
      </w:r>
      <w:r w:rsidR="00B744EF">
        <w:instrText xml:space="preserve"> ADDIN EN.CITE &lt;EndNote&gt;&lt;Cite&gt;&lt;Author&gt;WHO&lt;/Author&gt;&lt;Year&gt;2016&lt;/Year&gt;&lt;RecNum&gt;1958&lt;/RecNum&gt;&lt;DisplayText&gt;&lt;style face="superscript"&gt;11&lt;/style&gt;&lt;/DisplayText&gt;&lt;record&gt;&lt;rec-number&gt;1958&lt;/rec-number&gt;&lt;foreign-keys&gt;&lt;key app="EN" db-id="2ss2xfetz509ewetw5vxtfxdw2wf5tt0ffa9" timestamp="1510765572"&gt;1958&lt;/key&gt;&lt;/foreign-keys&gt;&lt;ref-type name="Report"&gt;27&lt;/ref-type&gt;&lt;contributors&gt;&lt;authors&gt;&lt;author&gt;WHO, Unicef&lt;/author&gt;&lt;/authors&gt;&lt;secondary-authors&gt;&lt;author&gt;World Health Organization.&lt;/author&gt;&lt;/secondary-authors&gt;&lt;/contributors&gt;&lt;titles&gt;&lt;title&gt;Guideline. Updates on HIV and Infant Feeding: the duration of breastfeedng and support from health services to improve feeding practices among mothers living with HIV&lt;/title&gt;&lt;/titles&gt;&lt;dates&gt;&lt;year&gt;2016&lt;/year&gt;&lt;/dates&gt;&lt;pub-location&gt;Geneva&lt;/pub-location&gt;&lt;urls&gt;&lt;related-urls&gt;&lt;url&gt;http://apps.who.int/iris/bitstream/10665/246260/1/9789241549707-eng.pdf?ua=1&lt;/url&gt;&lt;/related-urls&gt;&lt;/urls&gt;&lt;/record&gt;&lt;/Cite&gt;&lt;/EndNote&gt;</w:instrText>
      </w:r>
      <w:r w:rsidR="001317BA">
        <w:fldChar w:fldCharType="separate"/>
      </w:r>
      <w:r w:rsidR="00B744EF" w:rsidRPr="00B744EF">
        <w:rPr>
          <w:noProof/>
          <w:vertAlign w:val="superscript"/>
        </w:rPr>
        <w:t>11</w:t>
      </w:r>
      <w:r w:rsidR="001317BA">
        <w:fldChar w:fldCharType="end"/>
      </w:r>
      <w:r w:rsidR="000420EB">
        <w:t xml:space="preserve"> </w:t>
      </w:r>
    </w:p>
    <w:p w14:paraId="3ABDB0D1" w14:textId="0B75C220" w:rsidR="00AA778F" w:rsidRPr="00975DE6" w:rsidRDefault="009F4482" w:rsidP="00EE0542">
      <w:pPr>
        <w:spacing w:line="480" w:lineRule="auto"/>
        <w:rPr>
          <w:i/>
        </w:rPr>
      </w:pPr>
      <w:r>
        <w:rPr>
          <w:i/>
        </w:rPr>
        <w:t xml:space="preserve">Evidence about the </w:t>
      </w:r>
      <w:r w:rsidR="00E17B2C">
        <w:rPr>
          <w:i/>
        </w:rPr>
        <w:t xml:space="preserve">risk of HIV transmission through breastfeeding </w:t>
      </w:r>
    </w:p>
    <w:p w14:paraId="1A35085C" w14:textId="4BEA562B" w:rsidR="00E17B2C" w:rsidRDefault="009F4482" w:rsidP="00572DFA">
      <w:pPr>
        <w:spacing w:line="480" w:lineRule="auto"/>
      </w:pPr>
      <w:r>
        <w:t xml:space="preserve">The risk of HIV transmission through breastfeeding in </w:t>
      </w:r>
      <w:r w:rsidR="003B412F">
        <w:t>high-income countries</w:t>
      </w:r>
      <w:r>
        <w:t xml:space="preserve"> remains unknown because randomised controlled trials of prevention of MTCT (PMTCT) using </w:t>
      </w:r>
      <w:proofErr w:type="spellStart"/>
      <w:r>
        <w:t>cART</w:t>
      </w:r>
      <w:proofErr w:type="spellEnd"/>
      <w:r>
        <w:t xml:space="preserve"> </w:t>
      </w:r>
      <w:r w:rsidR="002E664B">
        <w:t xml:space="preserve">are </w:t>
      </w:r>
      <w:r w:rsidR="007D6A2B">
        <w:t>not feasible</w:t>
      </w:r>
      <w:r>
        <w:t xml:space="preserve">. </w:t>
      </w:r>
      <w:r w:rsidR="000F0109">
        <w:t xml:space="preserve">   </w:t>
      </w:r>
      <w:r w:rsidR="00FE4CDF" w:rsidRPr="00441D89">
        <w:t xml:space="preserve">A 2017 </w:t>
      </w:r>
      <w:r w:rsidR="002B7832" w:rsidRPr="00441D89">
        <w:t xml:space="preserve">meta-analysis </w:t>
      </w:r>
      <w:r w:rsidR="00FE4CDF" w:rsidRPr="00441D89">
        <w:t xml:space="preserve">of </w:t>
      </w:r>
      <w:r w:rsidR="0005078A" w:rsidRPr="00441D89">
        <w:t xml:space="preserve">six </w:t>
      </w:r>
      <w:r w:rsidR="00FE4CDF" w:rsidRPr="00441D89">
        <w:t xml:space="preserve">studies in low-income settings in which mothers started </w:t>
      </w:r>
      <w:proofErr w:type="spellStart"/>
      <w:r w:rsidR="00FE4CDF" w:rsidRPr="00441D89">
        <w:t>cART</w:t>
      </w:r>
      <w:proofErr w:type="spellEnd"/>
      <w:r w:rsidR="00FE4CDF" w:rsidRPr="00441D89">
        <w:t xml:space="preserve"> before or during their current pregnancy</w:t>
      </w:r>
      <w:r w:rsidR="0005078A" w:rsidRPr="00441D89">
        <w:t>,</w:t>
      </w:r>
      <w:r w:rsidR="00FE4CDF" w:rsidRPr="00441D89" w:rsidDel="00FE4CDF">
        <w:t xml:space="preserve"> </w:t>
      </w:r>
      <w:r w:rsidR="00FE4CDF" w:rsidRPr="00441D89">
        <w:t xml:space="preserve">estimated </w:t>
      </w:r>
      <w:r w:rsidR="003A67B1">
        <w:t xml:space="preserve">a </w:t>
      </w:r>
      <w:r w:rsidR="00B10CFA" w:rsidRPr="00441D89">
        <w:t>p</w:t>
      </w:r>
      <w:r w:rsidR="0075571E" w:rsidRPr="00441D89">
        <w:t xml:space="preserve">ostnatal </w:t>
      </w:r>
      <w:r w:rsidR="00FE4CDF" w:rsidRPr="00441D89">
        <w:t xml:space="preserve">HIV </w:t>
      </w:r>
      <w:r w:rsidR="0075571E" w:rsidRPr="00441D89">
        <w:t xml:space="preserve">transmission </w:t>
      </w:r>
      <w:r w:rsidR="003A67B1">
        <w:t xml:space="preserve">rate </w:t>
      </w:r>
      <w:r w:rsidR="0075571E" w:rsidRPr="00441D89">
        <w:t>of 1.08</w:t>
      </w:r>
      <w:r w:rsidR="00E80F79" w:rsidRPr="00441D89">
        <w:t>%</w:t>
      </w:r>
      <w:r w:rsidR="0075571E" w:rsidRPr="00441D89">
        <w:t xml:space="preserve"> (95% CI 0.32-</w:t>
      </w:r>
      <w:r w:rsidR="0075571E" w:rsidRPr="00441D89">
        <w:lastRenderedPageBreak/>
        <w:t xml:space="preserve">1.85) at six </w:t>
      </w:r>
      <w:r w:rsidR="00B10CFA" w:rsidRPr="00441D89">
        <w:t>months</w:t>
      </w:r>
      <w:r w:rsidR="00FE4CDF" w:rsidRPr="00441D89">
        <w:t xml:space="preserve">, </w:t>
      </w:r>
      <w:r w:rsidR="00D00F08" w:rsidRPr="00441D89">
        <w:t>with</w:t>
      </w:r>
      <w:r w:rsidR="00B10CFA" w:rsidRPr="00441D89">
        <w:t xml:space="preserve"> higher rates from mothers who commenced ART in later pregnancy</w:t>
      </w:r>
      <w:r w:rsidR="002F2C34" w:rsidRPr="00441D89">
        <w:t>.</w:t>
      </w:r>
      <w:r w:rsidR="00B10CFA" w:rsidRPr="00441D89">
        <w:fldChar w:fldCharType="begin">
          <w:fldData xml:space="preserve">PEVuZE5vdGU+PENpdGU+PEF1dGhvcj5CaXNwbzwvQXV0aG9yPjxZZWFyPjIwMTc8L1llYXI+PFJl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</w:fldData>
        </w:fldChar>
      </w:r>
      <w:r w:rsidR="00B744EF">
        <w:instrText xml:space="preserve"> ADDIN EN.CITE </w:instrText>
      </w:r>
      <w:r w:rsidR="00B744EF">
        <w:fldChar w:fldCharType="begin">
          <w:fldData xml:space="preserve">PEVuZE5vdGU+PENpdGU+PEF1dGhvcj5CaXNwbzwvQXV0aG9yPjxZZWFyPjIwMTc8L1llYXI+PFJl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</w:fldData>
        </w:fldChar>
      </w:r>
      <w:r w:rsidR="00B744EF">
        <w:instrText xml:space="preserve"> ADDIN EN.CITE.DATA </w:instrText>
      </w:r>
      <w:r w:rsidR="00B744EF">
        <w:fldChar w:fldCharType="end"/>
      </w:r>
      <w:r w:rsidR="00B10CFA" w:rsidRPr="00441D89">
        <w:fldChar w:fldCharType="separate"/>
      </w:r>
      <w:r w:rsidR="00B744EF" w:rsidRPr="00B744EF">
        <w:rPr>
          <w:noProof/>
          <w:vertAlign w:val="superscript"/>
        </w:rPr>
        <w:t>12</w:t>
      </w:r>
      <w:r w:rsidR="00B10CFA" w:rsidRPr="00441D89">
        <w:fldChar w:fldCharType="end"/>
      </w:r>
      <w:r w:rsidR="00E05712">
        <w:t xml:space="preserve"> </w:t>
      </w:r>
      <w:r w:rsidR="00FA606A">
        <w:t>The</w:t>
      </w:r>
      <w:r w:rsidR="00055C7C">
        <w:t xml:space="preserve"> </w:t>
      </w:r>
      <w:r w:rsidR="002E664B" w:rsidRPr="002E664B">
        <w:t>Promoting Maternal Infant Survival Everywhere</w:t>
      </w:r>
      <w:r w:rsidR="002E664B">
        <w:t xml:space="preserve"> (</w:t>
      </w:r>
      <w:r w:rsidR="00055C7C" w:rsidRPr="00055C7C">
        <w:t>PROMISE</w:t>
      </w:r>
      <w:r w:rsidR="002E664B">
        <w:t>)</w:t>
      </w:r>
      <w:r w:rsidR="00055C7C" w:rsidRPr="00055C7C">
        <w:t> </w:t>
      </w:r>
      <w:r w:rsidR="002E664B">
        <w:t>trial</w:t>
      </w:r>
      <w:r w:rsidR="00EE6DBA">
        <w:t xml:space="preserve"> in southern Africa</w:t>
      </w:r>
      <w:r w:rsidR="00FA606A">
        <w:t>,</w:t>
      </w:r>
      <w:r w:rsidR="00FA606A">
        <w:fldChar w:fldCharType="begin">
          <w:fldData xml:space="preserve">PEVuZE5vdGU+PENpdGU+PEF1dGhvcj5GbHlubjwvQXV0aG9yPjxZZWFyPjIwMTg8L1llYXI+PFJl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==
</w:fldData>
        </w:fldChar>
      </w:r>
      <w:r w:rsidR="00B744EF">
        <w:instrText xml:space="preserve"> ADDIN EN.CITE </w:instrText>
      </w:r>
      <w:r w:rsidR="00B744EF">
        <w:fldChar w:fldCharType="begin">
          <w:fldData xml:space="preserve">PEVuZE5vdGU+PENpdGU+PEF1dGhvcj5GbHlubjwvQXV0aG9yPjxZZWFyPjIwMTg8L1llYXI+PFJl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==
</w:fldData>
        </w:fldChar>
      </w:r>
      <w:r w:rsidR="00B744EF">
        <w:instrText xml:space="preserve"> ADDIN EN.CITE.DATA </w:instrText>
      </w:r>
      <w:r w:rsidR="00B744EF">
        <w:fldChar w:fldCharType="end"/>
      </w:r>
      <w:r w:rsidR="00FA606A">
        <w:fldChar w:fldCharType="separate"/>
      </w:r>
      <w:r w:rsidR="00B744EF" w:rsidRPr="00B744EF">
        <w:rPr>
          <w:noProof/>
          <w:vertAlign w:val="superscript"/>
        </w:rPr>
        <w:t>13</w:t>
      </w:r>
      <w:r w:rsidR="00FA606A">
        <w:fldChar w:fldCharType="end"/>
      </w:r>
      <w:r w:rsidR="00FA606A">
        <w:t xml:space="preserve"> comparing maternal </w:t>
      </w:r>
      <w:proofErr w:type="spellStart"/>
      <w:r w:rsidR="00FA606A">
        <w:t>cART</w:t>
      </w:r>
      <w:proofErr w:type="spellEnd"/>
      <w:r w:rsidR="00FA606A">
        <w:t xml:space="preserve"> with prolonged infant </w:t>
      </w:r>
      <w:proofErr w:type="spellStart"/>
      <w:r w:rsidR="00FA606A">
        <w:t>nevirapine</w:t>
      </w:r>
      <w:proofErr w:type="spellEnd"/>
      <w:r w:rsidR="00FA606A">
        <w:t>, reported</w:t>
      </w:r>
      <w:r w:rsidR="00055C7C" w:rsidRPr="00055C7C">
        <w:t xml:space="preserve"> MTCT </w:t>
      </w:r>
      <w:r w:rsidR="00FA606A">
        <w:t>of</w:t>
      </w:r>
      <w:r w:rsidR="00055C7C" w:rsidRPr="00055C7C">
        <w:t xml:space="preserve"> 0.3% (95% CI 0.1-0.8) and 0.7% (95% CI 0.3-1.4)</w:t>
      </w:r>
      <w:r w:rsidR="00EE6DBA">
        <w:t>,</w:t>
      </w:r>
      <w:r w:rsidR="0039536B">
        <w:t xml:space="preserve"> at six </w:t>
      </w:r>
      <w:r w:rsidR="00FA606A">
        <w:t xml:space="preserve">and 12 months, respectively in the maternal </w:t>
      </w:r>
      <w:proofErr w:type="spellStart"/>
      <w:r w:rsidR="00FA606A">
        <w:t>cART</w:t>
      </w:r>
      <w:proofErr w:type="spellEnd"/>
      <w:r w:rsidR="00FA606A">
        <w:t xml:space="preserve"> arm</w:t>
      </w:r>
      <w:r w:rsidR="00055C7C">
        <w:t>.</w:t>
      </w:r>
      <w:r w:rsidR="009F6C35">
        <w:fldChar w:fldCharType="begin">
          <w:fldData xml:space="preserve">PEVuZE5vdGU+PENpdGU+PEF1dGhvcj5GbHlubjwvQXV0aG9yPjxZZWFyPjIwMTg8L1llYXI+PFJl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==
</w:fldData>
        </w:fldChar>
      </w:r>
      <w:r w:rsidR="00B744EF">
        <w:instrText xml:space="preserve"> ADDIN EN.CITE </w:instrText>
      </w:r>
      <w:r w:rsidR="00B744EF">
        <w:fldChar w:fldCharType="begin">
          <w:fldData xml:space="preserve">PEVuZE5vdGU+PENpdGU+PEF1dGhvcj5GbHlubjwvQXV0aG9yPjxZZWFyPjIwMTg8L1llYXI+PFJl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==
</w:fldData>
        </w:fldChar>
      </w:r>
      <w:r w:rsidR="00B744EF">
        <w:instrText xml:space="preserve"> ADDIN EN.CITE.DATA </w:instrText>
      </w:r>
      <w:r w:rsidR="00B744EF">
        <w:fldChar w:fldCharType="end"/>
      </w:r>
      <w:r w:rsidR="009F6C35">
        <w:fldChar w:fldCharType="separate"/>
      </w:r>
      <w:r w:rsidR="00B744EF" w:rsidRPr="00B744EF">
        <w:rPr>
          <w:noProof/>
          <w:vertAlign w:val="superscript"/>
        </w:rPr>
        <w:t>13</w:t>
      </w:r>
      <w:r w:rsidR="009F6C35">
        <w:fldChar w:fldCharType="end"/>
      </w:r>
      <w:r w:rsidR="00055C7C" w:rsidRPr="00055C7C">
        <w:rPr>
          <w:rFonts w:ascii="Times New Roman" w:hAnsi="Times New Roman" w:cs="Times New Roman"/>
          <w:lang w:val="en-US"/>
        </w:rPr>
        <w:t xml:space="preserve"> </w:t>
      </w:r>
    </w:p>
    <w:p w14:paraId="7F8E815E" w14:textId="596815A3" w:rsidR="006730BC" w:rsidRDefault="00EE6DBA" w:rsidP="00EE0542">
      <w:pPr>
        <w:spacing w:line="480" w:lineRule="auto"/>
      </w:pPr>
      <w:r>
        <w:t xml:space="preserve">The estimates from low- and middle-income countries </w:t>
      </w:r>
      <w:r w:rsidR="000E1BB3">
        <w:t>are</w:t>
      </w:r>
      <w:r w:rsidR="00251E24">
        <w:t xml:space="preserve"> </w:t>
      </w:r>
      <w:r>
        <w:t xml:space="preserve">likely to </w:t>
      </w:r>
      <w:r w:rsidR="00251E24">
        <w:t>overestimate</w:t>
      </w:r>
      <w:r w:rsidR="00DA64C0">
        <w:t xml:space="preserve"> </w:t>
      </w:r>
      <w:r>
        <w:t xml:space="preserve">HIV transmission risk in high-income settings. First, </w:t>
      </w:r>
      <w:r w:rsidR="00F867EC">
        <w:t xml:space="preserve">early trials </w:t>
      </w:r>
      <w:r w:rsidR="00DA64C0">
        <w:t xml:space="preserve">included women who started </w:t>
      </w:r>
      <w:proofErr w:type="spellStart"/>
      <w:r w:rsidR="000128FB">
        <w:t>c</w:t>
      </w:r>
      <w:r w:rsidR="00843259">
        <w:t>ART</w:t>
      </w:r>
      <w:proofErr w:type="spellEnd"/>
      <w:r w:rsidR="00843259">
        <w:t xml:space="preserve"> at any time up to</w:t>
      </w:r>
      <w:r w:rsidR="00DA64C0">
        <w:t>,</w:t>
      </w:r>
      <w:r w:rsidR="00843259">
        <w:t xml:space="preserve"> and including</w:t>
      </w:r>
      <w:r w:rsidR="00DA64C0">
        <w:t>,</w:t>
      </w:r>
      <w:r w:rsidR="00843259">
        <w:t xml:space="preserve"> the third trimester</w:t>
      </w:r>
      <w:r w:rsidR="00DA64C0">
        <w:t xml:space="preserve"> and </w:t>
      </w:r>
      <w:r w:rsidR="00B6758E">
        <w:t>discontinu</w:t>
      </w:r>
      <w:r w:rsidR="00DA64C0">
        <w:t xml:space="preserve">ed </w:t>
      </w:r>
      <w:proofErr w:type="spellStart"/>
      <w:r w:rsidR="00DA64C0">
        <w:t>cART</w:t>
      </w:r>
      <w:proofErr w:type="spellEnd"/>
      <w:r w:rsidR="00B6758E">
        <w:t xml:space="preserve"> at six months postpartum</w:t>
      </w:r>
      <w:r w:rsidR="00DA64C0">
        <w:t>.</w:t>
      </w:r>
      <w:r w:rsidR="00843259">
        <w:fldChar w:fldCharType="begin">
          <w:fldData xml:space="preserve">PEVuZE5vdGU+PENpdGU+PEF1dGhvcj5LaWxld288L0F1dGhvcj48WWVhcj4yMDA5PC9ZZWFyPjxS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</w:fldData>
        </w:fldChar>
      </w:r>
      <w:r w:rsidR="00B744EF">
        <w:instrText xml:space="preserve"> ADDIN EN.CITE </w:instrText>
      </w:r>
      <w:r w:rsidR="00B744EF">
        <w:fldChar w:fldCharType="begin">
          <w:fldData xml:space="preserve">PEVuZE5vdGU+PENpdGU+PEF1dGhvcj5LaWxld288L0F1dGhvcj48WWVhcj4yMDA5PC9ZZWFyPjxS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</w:fldData>
        </w:fldChar>
      </w:r>
      <w:r w:rsidR="00B744EF">
        <w:instrText xml:space="preserve"> ADDIN EN.CITE.DATA </w:instrText>
      </w:r>
      <w:r w:rsidR="00B744EF">
        <w:fldChar w:fldCharType="end"/>
      </w:r>
      <w:r w:rsidR="00843259">
        <w:fldChar w:fldCharType="separate"/>
      </w:r>
      <w:r w:rsidR="00B744EF" w:rsidRPr="00B744EF">
        <w:rPr>
          <w:noProof/>
          <w:vertAlign w:val="superscript"/>
        </w:rPr>
        <w:t>14-18</w:t>
      </w:r>
      <w:r w:rsidR="00843259">
        <w:fldChar w:fldCharType="end"/>
      </w:r>
      <w:r w:rsidR="00DC3E55">
        <w:t xml:space="preserve"> </w:t>
      </w:r>
      <w:proofErr w:type="gramStart"/>
      <w:r w:rsidR="00DA64C0">
        <w:t>G</w:t>
      </w:r>
      <w:r w:rsidR="00484974">
        <w:t>iven</w:t>
      </w:r>
      <w:proofErr w:type="gramEnd"/>
      <w:r w:rsidR="00484974">
        <w:t xml:space="preserve"> the time taken to attain </w:t>
      </w:r>
      <w:proofErr w:type="spellStart"/>
      <w:r w:rsidR="00484974">
        <w:t>virological</w:t>
      </w:r>
      <w:proofErr w:type="spellEnd"/>
      <w:r w:rsidR="00484974">
        <w:t xml:space="preserve"> suppression,</w:t>
      </w:r>
      <w:r w:rsidR="00DC3E55">
        <w:t xml:space="preserve"> </w:t>
      </w:r>
      <w:r w:rsidR="00F674E0">
        <w:t>the</w:t>
      </w:r>
      <w:r w:rsidR="00DA64C0">
        <w:t xml:space="preserve"> </w:t>
      </w:r>
      <w:r w:rsidR="00DC3E55">
        <w:t xml:space="preserve">increased risk of postnatal transmission from mothers who </w:t>
      </w:r>
      <w:r w:rsidR="00DA64C0">
        <w:t xml:space="preserve">started </w:t>
      </w:r>
      <w:r w:rsidR="00DC3E55">
        <w:t>therapy in the third trimester</w:t>
      </w:r>
      <w:r w:rsidR="00F674E0">
        <w:t xml:space="preserve"> is not surprising</w:t>
      </w:r>
      <w:r w:rsidR="00C37403">
        <w:t>.</w:t>
      </w:r>
      <w:r w:rsidR="00DC3E55">
        <w:fldChar w:fldCharType="begin">
          <w:fldData xml:space="preserve">PEVuZE5vdGU+PENpdGU+PEF1dGhvcj5BbHZhcmV6LVVyaWE8L0F1dGhvcj48WWVhcj4yMDEyPC9Z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</w:fldData>
        </w:fldChar>
      </w:r>
      <w:r w:rsidR="00B744EF">
        <w:instrText xml:space="preserve"> ADDIN EN.CITE </w:instrText>
      </w:r>
      <w:r w:rsidR="00B744EF">
        <w:fldChar w:fldCharType="begin">
          <w:fldData xml:space="preserve">PEVuZE5vdGU+PENpdGU+PEF1dGhvcj5BbHZhcmV6LVVyaWE8L0F1dGhvcj48WWVhcj4yMDEyPC9Z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</w:fldData>
        </w:fldChar>
      </w:r>
      <w:r w:rsidR="00B744EF">
        <w:instrText xml:space="preserve"> ADDIN EN.CITE.DATA </w:instrText>
      </w:r>
      <w:r w:rsidR="00B744EF">
        <w:fldChar w:fldCharType="end"/>
      </w:r>
      <w:r w:rsidR="00DC3E55">
        <w:fldChar w:fldCharType="separate"/>
      </w:r>
      <w:r w:rsidR="00B744EF" w:rsidRPr="00B744EF">
        <w:rPr>
          <w:noProof/>
          <w:vertAlign w:val="superscript"/>
        </w:rPr>
        <w:t>14,16,17,19</w:t>
      </w:r>
      <w:r w:rsidR="00DC3E55">
        <w:fldChar w:fldCharType="end"/>
      </w:r>
      <w:r w:rsidR="000128FB">
        <w:t xml:space="preserve"> </w:t>
      </w:r>
      <w:r>
        <w:t xml:space="preserve">Second, </w:t>
      </w:r>
      <w:r w:rsidR="00B6758E">
        <w:t>most studies reported transmission</w:t>
      </w:r>
      <w:r w:rsidR="00DA64C0">
        <w:t xml:space="preserve"> event</w:t>
      </w:r>
      <w:r w:rsidR="00B6758E">
        <w:t xml:space="preserve">s </w:t>
      </w:r>
      <w:r w:rsidR="00DA64C0">
        <w:t xml:space="preserve">after </w:t>
      </w:r>
      <w:r>
        <w:t xml:space="preserve">discontinuation </w:t>
      </w:r>
      <w:r w:rsidR="00DA64C0">
        <w:t xml:space="preserve">of </w:t>
      </w:r>
      <w:r w:rsidR="00B6758E">
        <w:t xml:space="preserve">maternal </w:t>
      </w:r>
      <w:proofErr w:type="spellStart"/>
      <w:r w:rsidR="00DA64C0">
        <w:t>c</w:t>
      </w:r>
      <w:r w:rsidR="00B6758E">
        <w:t>ART</w:t>
      </w:r>
      <w:proofErr w:type="spellEnd"/>
      <w:r w:rsidR="008B585B">
        <w:t xml:space="preserve"> and reported cessation of breastfeeding</w:t>
      </w:r>
      <w:r w:rsidR="00DA64C0">
        <w:t xml:space="preserve">, so the findings </w:t>
      </w:r>
      <w:r w:rsidR="00D2519F">
        <w:t>m</w:t>
      </w:r>
      <w:r w:rsidR="00DA64C0">
        <w:t xml:space="preserve">ight </w:t>
      </w:r>
      <w:r w:rsidR="00D2519F">
        <w:t xml:space="preserve">not be </w:t>
      </w:r>
      <w:proofErr w:type="spellStart"/>
      <w:r w:rsidR="00D2519F">
        <w:t>generali</w:t>
      </w:r>
      <w:r w:rsidR="00DA64C0">
        <w:t>s</w:t>
      </w:r>
      <w:r w:rsidR="00D2519F">
        <w:t>able</w:t>
      </w:r>
      <w:proofErr w:type="spellEnd"/>
      <w:r w:rsidR="00D2519F">
        <w:t xml:space="preserve"> to mothers</w:t>
      </w:r>
      <w:r w:rsidR="00743DD9">
        <w:t xml:space="preserve"> who</w:t>
      </w:r>
      <w:r w:rsidR="00D2519F">
        <w:t xml:space="preserve"> remain on </w:t>
      </w:r>
      <w:proofErr w:type="spellStart"/>
      <w:r w:rsidR="00D2519F">
        <w:t>cART</w:t>
      </w:r>
      <w:proofErr w:type="spellEnd"/>
      <w:r w:rsidR="00D2519F">
        <w:t xml:space="preserve"> lifelong</w:t>
      </w:r>
      <w:r w:rsidR="00F674E0">
        <w:t>.</w:t>
      </w:r>
      <w:r w:rsidR="00CB082E">
        <w:t xml:space="preserve"> </w:t>
      </w:r>
    </w:p>
    <w:p w14:paraId="1905EC16" w14:textId="517B7632" w:rsidR="000675DF" w:rsidRPr="003C5CDE" w:rsidRDefault="000675DF" w:rsidP="00EE0542">
      <w:pPr>
        <w:spacing w:line="480" w:lineRule="auto"/>
        <w:rPr>
          <w:i/>
        </w:rPr>
      </w:pPr>
      <w:r w:rsidRPr="003C5CDE">
        <w:rPr>
          <w:i/>
        </w:rPr>
        <w:t xml:space="preserve">Association between transmission and maternal plasma and </w:t>
      </w:r>
      <w:r w:rsidR="003B412F">
        <w:rPr>
          <w:i/>
        </w:rPr>
        <w:t>breast milk</w:t>
      </w:r>
      <w:r w:rsidR="00984A83">
        <w:rPr>
          <w:i/>
        </w:rPr>
        <w:t xml:space="preserve"> </w:t>
      </w:r>
      <w:r w:rsidRPr="003C5CDE">
        <w:rPr>
          <w:i/>
        </w:rPr>
        <w:t>HIV viral load</w:t>
      </w:r>
    </w:p>
    <w:p w14:paraId="14FC4EC1" w14:textId="52DE2C0A" w:rsidR="00441D89" w:rsidRDefault="002F2C34" w:rsidP="00441D89">
      <w:pPr>
        <w:spacing w:line="480" w:lineRule="auto"/>
      </w:pPr>
      <w:r>
        <w:t xml:space="preserve">Elevated maternal plasma and </w:t>
      </w:r>
      <w:r w:rsidR="003B412F">
        <w:t>breast milk</w:t>
      </w:r>
      <w:r>
        <w:t xml:space="preserve"> HIV-RNA </w:t>
      </w:r>
      <w:r w:rsidR="006030F4">
        <w:t>are</w:t>
      </w:r>
      <w:r>
        <w:t xml:space="preserve"> associated with </w:t>
      </w:r>
      <w:r w:rsidR="006030F4">
        <w:t xml:space="preserve">an </w:t>
      </w:r>
      <w:r>
        <w:t>increased risk of transmission to the infant, but a ‘safe’ threshold has not been defined.</w:t>
      </w:r>
      <w:r w:rsidR="00205FA3">
        <w:t xml:space="preserve"> </w:t>
      </w:r>
      <w:r w:rsidR="00441D89">
        <w:t xml:space="preserve">Earlier studies </w:t>
      </w:r>
      <w:r w:rsidR="00EE6DBA">
        <w:t xml:space="preserve">using </w:t>
      </w:r>
      <w:r w:rsidR="00441D89">
        <w:t>assays</w:t>
      </w:r>
      <w:r w:rsidR="00EA6EF3">
        <w:t xml:space="preserve"> with detectability thresholds of 1000 </w:t>
      </w:r>
      <w:r w:rsidR="00EA6EF3">
        <w:fldChar w:fldCharType="begin">
          <w:fldData xml:space="preserve">PEVuZE5vdGU+PENpdGU+PEF1dGhvcj5BbHZhcmV6LVVyaWE8L0F1dGhvcj48WWVhcj4yMDEyPC9Z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</w:fldData>
        </w:fldChar>
      </w:r>
      <w:r w:rsidR="00B744EF">
        <w:instrText xml:space="preserve"> ADDIN EN.CITE </w:instrText>
      </w:r>
      <w:r w:rsidR="00B744EF">
        <w:fldChar w:fldCharType="begin">
          <w:fldData xml:space="preserve">PEVuZE5vdGU+PENpdGU+PEF1dGhvcj5BbHZhcmV6LVVyaWE8L0F1dGhvcj48WWVhcj4yMDEyPC9Z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</w:fldData>
        </w:fldChar>
      </w:r>
      <w:r w:rsidR="00B744EF">
        <w:instrText xml:space="preserve"> ADDIN EN.CITE.DATA </w:instrText>
      </w:r>
      <w:r w:rsidR="00B744EF">
        <w:fldChar w:fldCharType="end"/>
      </w:r>
      <w:r w:rsidR="00EA6EF3">
        <w:fldChar w:fldCharType="separate"/>
      </w:r>
      <w:r w:rsidR="00B744EF" w:rsidRPr="00B744EF">
        <w:rPr>
          <w:noProof/>
          <w:vertAlign w:val="superscript"/>
        </w:rPr>
        <w:t>15,17</w:t>
      </w:r>
      <w:r w:rsidR="00EA6EF3">
        <w:fldChar w:fldCharType="end"/>
      </w:r>
      <w:r w:rsidR="00EA6EF3">
        <w:t xml:space="preserve"> or 400 </w:t>
      </w:r>
      <w:r w:rsidR="00EA6EF3">
        <w:fldChar w:fldCharType="begin">
          <w:fldData xml:space="preserve">PEVuZE5vdGU+PENpdGU+PEF1dGhvcj5UaG9tYXM8L0F1dGhvcj48WWVhcj4yMDExPC9ZZWFyPjxS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</w:fldData>
        </w:fldChar>
      </w:r>
      <w:r w:rsidR="00B744EF">
        <w:instrText xml:space="preserve"> ADDIN EN.CITE </w:instrText>
      </w:r>
      <w:r w:rsidR="00B744EF">
        <w:fldChar w:fldCharType="begin">
          <w:fldData xml:space="preserve">PEVuZE5vdGU+PENpdGU+PEF1dGhvcj5UaG9tYXM8L0F1dGhvcj48WWVhcj4yMDExPC9ZZWFyPjxS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</w:fldData>
        </w:fldChar>
      </w:r>
      <w:r w:rsidR="00B744EF">
        <w:instrText xml:space="preserve"> ADDIN EN.CITE.DATA </w:instrText>
      </w:r>
      <w:r w:rsidR="00B744EF">
        <w:fldChar w:fldCharType="end"/>
      </w:r>
      <w:r w:rsidR="00EA6EF3">
        <w:fldChar w:fldCharType="separate"/>
      </w:r>
      <w:r w:rsidR="00B744EF" w:rsidRPr="00B744EF">
        <w:rPr>
          <w:noProof/>
          <w:vertAlign w:val="superscript"/>
        </w:rPr>
        <w:t>16</w:t>
      </w:r>
      <w:r w:rsidR="00EA6EF3">
        <w:fldChar w:fldCharType="end"/>
      </w:r>
      <w:r w:rsidR="00EA6EF3">
        <w:t xml:space="preserve"> copies per mL</w:t>
      </w:r>
      <w:r w:rsidR="00EE6DBA">
        <w:t xml:space="preserve"> might have missed</w:t>
      </w:r>
      <w:r w:rsidR="00441D89">
        <w:t xml:space="preserve"> clinically important </w:t>
      </w:r>
      <w:proofErr w:type="spellStart"/>
      <w:r w:rsidR="00441D89">
        <w:t>viraemia</w:t>
      </w:r>
      <w:proofErr w:type="spellEnd"/>
      <w:r w:rsidR="00441D89">
        <w:t xml:space="preserve">. </w:t>
      </w:r>
    </w:p>
    <w:p w14:paraId="133EC211" w14:textId="0DC1A470" w:rsidR="000675DF" w:rsidRDefault="00383692" w:rsidP="00EE0542">
      <w:pPr>
        <w:spacing w:line="480" w:lineRule="auto"/>
      </w:pPr>
      <w:r>
        <w:t xml:space="preserve">In </w:t>
      </w:r>
      <w:r w:rsidR="000675DF">
        <w:t xml:space="preserve">the Malawian </w:t>
      </w:r>
      <w:r w:rsidR="006030F4">
        <w:t xml:space="preserve">Breastfeeding, </w:t>
      </w:r>
      <w:proofErr w:type="spellStart"/>
      <w:r w:rsidR="006030F4">
        <w:t>Antiretrovirals</w:t>
      </w:r>
      <w:proofErr w:type="spellEnd"/>
      <w:r w:rsidR="006030F4">
        <w:t xml:space="preserve"> and Nutrition (</w:t>
      </w:r>
      <w:r w:rsidR="000675DF">
        <w:t>BAN</w:t>
      </w:r>
      <w:r w:rsidR="006155E1">
        <w:t>)</w:t>
      </w:r>
      <w:r w:rsidR="000675DF">
        <w:t xml:space="preserve"> study</w:t>
      </w:r>
      <w:r>
        <w:t xml:space="preserve">, amongst mothers receiving 28 weeks of postpartum </w:t>
      </w:r>
      <w:proofErr w:type="spellStart"/>
      <w:r>
        <w:t>cART</w:t>
      </w:r>
      <w:proofErr w:type="spellEnd"/>
      <w:r>
        <w:t>, detectable HIV-RNA</w:t>
      </w:r>
      <w:r w:rsidRPr="00205FA3">
        <w:t xml:space="preserve"> </w:t>
      </w:r>
      <w:r>
        <w:t>in breast milk was associated with increased transmission (hazard ratio 3.8, 95% CI 1.2</w:t>
      </w:r>
      <w:r w:rsidR="00801E4F">
        <w:t>-12.1) in a secondary analysis.</w:t>
      </w:r>
      <w:r w:rsidR="00205FA3">
        <w:fldChar w:fldCharType="begin">
          <w:fldData xml:space="preserve">PEVuZE5vdGU+PENpdGU+PEF1dGhvcj5EYXZpczwvQXV0aG9yPjxZZWFyPjIwMTY8L1llYXI+PFJl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</w:fldData>
        </w:fldChar>
      </w:r>
      <w:r w:rsidR="00B744EF">
        <w:instrText xml:space="preserve"> ADDIN EN.CITE </w:instrText>
      </w:r>
      <w:r w:rsidR="00B744EF">
        <w:fldChar w:fldCharType="begin">
          <w:fldData xml:space="preserve">PEVuZE5vdGU+PENpdGU+PEF1dGhvcj5EYXZpczwvQXV0aG9yPjxZZWFyPjIwMTY8L1llYXI+PFJl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</w:fldData>
        </w:fldChar>
      </w:r>
      <w:r w:rsidR="00B744EF">
        <w:instrText xml:space="preserve"> ADDIN EN.CITE.DATA </w:instrText>
      </w:r>
      <w:r w:rsidR="00B744EF">
        <w:fldChar w:fldCharType="end"/>
      </w:r>
      <w:r w:rsidR="00205FA3">
        <w:fldChar w:fldCharType="separate"/>
      </w:r>
      <w:r w:rsidR="00B744EF" w:rsidRPr="00B744EF">
        <w:rPr>
          <w:noProof/>
          <w:vertAlign w:val="superscript"/>
        </w:rPr>
        <w:t>20</w:t>
      </w:r>
      <w:r w:rsidR="00205FA3">
        <w:fldChar w:fldCharType="end"/>
      </w:r>
      <w:r w:rsidR="000675DF">
        <w:t xml:space="preserve"> </w:t>
      </w:r>
      <w:r w:rsidR="00EA6EF3">
        <w:t xml:space="preserve">All </w:t>
      </w:r>
      <w:r w:rsidR="009E67D7">
        <w:t xml:space="preserve">transmitting </w:t>
      </w:r>
      <w:r w:rsidR="00EA6EF3">
        <w:t xml:space="preserve">mothers had at least one plasma HIV-RNA sample of &gt;100 copies/mL; 73% had detectable HIV-RNA </w:t>
      </w:r>
      <w:r w:rsidR="0039536B">
        <w:t xml:space="preserve">in </w:t>
      </w:r>
      <w:r w:rsidR="00EA6EF3">
        <w:t>breast milk at any time and 53% had so at the nearest time point to the transmission.</w:t>
      </w:r>
      <w:r w:rsidR="00EA6EF3">
        <w:fldChar w:fldCharType="begin">
          <w:fldData xml:space="preserve">PEVuZE5vdGU+PENpdGU+PEF1dGhvcj5EYXZpczwvQXV0aG9yPjxZZWFyPjIwMTY8L1llYXI+PFJl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</w:fldData>
        </w:fldChar>
      </w:r>
      <w:r w:rsidR="00B744EF">
        <w:instrText xml:space="preserve"> ADDIN EN.CITE </w:instrText>
      </w:r>
      <w:r w:rsidR="00B744EF">
        <w:fldChar w:fldCharType="begin">
          <w:fldData xml:space="preserve">PEVuZE5vdGU+PENpdGU+PEF1dGhvcj5EYXZpczwvQXV0aG9yPjxZZWFyPjIwMTY8L1llYXI+PFJl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</w:fldData>
        </w:fldChar>
      </w:r>
      <w:r w:rsidR="00B744EF">
        <w:instrText xml:space="preserve"> ADDIN EN.CITE.DATA </w:instrText>
      </w:r>
      <w:r w:rsidR="00B744EF">
        <w:fldChar w:fldCharType="end"/>
      </w:r>
      <w:r w:rsidR="00EA6EF3">
        <w:fldChar w:fldCharType="separate"/>
      </w:r>
      <w:r w:rsidR="00B744EF" w:rsidRPr="00B744EF">
        <w:rPr>
          <w:noProof/>
          <w:vertAlign w:val="superscript"/>
        </w:rPr>
        <w:t>20</w:t>
      </w:r>
      <w:r w:rsidR="00EA6EF3">
        <w:fldChar w:fldCharType="end"/>
      </w:r>
      <w:r w:rsidR="00EA6EF3">
        <w:t xml:space="preserve"> T</w:t>
      </w:r>
      <w:r w:rsidR="006D0F82">
        <w:t xml:space="preserve">wo mothers had detectable HIV-RNA </w:t>
      </w:r>
      <w:r w:rsidR="00205FA3">
        <w:t xml:space="preserve">in </w:t>
      </w:r>
      <w:r w:rsidR="003B412F">
        <w:t>breast milk</w:t>
      </w:r>
      <w:r w:rsidR="00205FA3">
        <w:t xml:space="preserve"> </w:t>
      </w:r>
      <w:r w:rsidR="006D0F82">
        <w:t xml:space="preserve">with undetectable HIV-RNA in plasma. </w:t>
      </w:r>
      <w:r w:rsidR="00294572">
        <w:t>In a large case</w:t>
      </w:r>
      <w:r w:rsidR="009E67D7">
        <w:t>-</w:t>
      </w:r>
      <w:r w:rsidR="00294572">
        <w:t xml:space="preserve">control study nested into the Vertical Transmission Study in </w:t>
      </w:r>
      <w:proofErr w:type="spellStart"/>
      <w:r w:rsidR="00294572">
        <w:t>KwaZulu</w:t>
      </w:r>
      <w:proofErr w:type="spellEnd"/>
      <w:r w:rsidR="00294572">
        <w:t xml:space="preserve"> Natal, South Africa, the estimated </w:t>
      </w:r>
      <w:r w:rsidR="0076438A">
        <w:t xml:space="preserve">total </w:t>
      </w:r>
      <w:r w:rsidR="003B412F">
        <w:t>breast milk</w:t>
      </w:r>
      <w:r w:rsidR="00294572">
        <w:t xml:space="preserve"> exposure to HIV</w:t>
      </w:r>
      <w:r w:rsidR="0076438A">
        <w:t>-</w:t>
      </w:r>
      <w:r w:rsidR="00294572">
        <w:t xml:space="preserve">RNA was strongly associated with postnatal </w:t>
      </w:r>
      <w:r w:rsidR="00294572">
        <w:lastRenderedPageBreak/>
        <w:t>transmission</w:t>
      </w:r>
      <w:r w:rsidR="006155E1">
        <w:t>.</w:t>
      </w:r>
      <w:r w:rsidR="00294572">
        <w:fldChar w:fldCharType="begin">
          <w:fldData xml:space="preserve">PEVuZE5vdGU+PENpdGU+PEF1dGhvcj5OZXZldTwvQXV0aG9yPjxZZWFyPjIwMTE8L1llYXI+PFJl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</w:fldData>
        </w:fldChar>
      </w:r>
      <w:r w:rsidR="00B744EF">
        <w:instrText xml:space="preserve"> ADDIN EN.CITE </w:instrText>
      </w:r>
      <w:r w:rsidR="00B744EF">
        <w:fldChar w:fldCharType="begin">
          <w:fldData xml:space="preserve">PEVuZE5vdGU+PENpdGU+PEF1dGhvcj5OZXZldTwvQXV0aG9yPjxZZWFyPjIwMTE8L1llYXI+PFJl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</w:fldData>
        </w:fldChar>
      </w:r>
      <w:r w:rsidR="00B744EF">
        <w:instrText xml:space="preserve"> ADDIN EN.CITE.DATA </w:instrText>
      </w:r>
      <w:r w:rsidR="00B744EF">
        <w:fldChar w:fldCharType="end"/>
      </w:r>
      <w:r w:rsidR="00294572">
        <w:fldChar w:fldCharType="separate"/>
      </w:r>
      <w:r w:rsidR="00B744EF" w:rsidRPr="00B744EF">
        <w:rPr>
          <w:noProof/>
          <w:vertAlign w:val="superscript"/>
        </w:rPr>
        <w:t>21</w:t>
      </w:r>
      <w:r w:rsidR="00294572">
        <w:fldChar w:fldCharType="end"/>
      </w:r>
      <w:r w:rsidR="00294572">
        <w:t xml:space="preserve"> </w:t>
      </w:r>
      <w:r w:rsidR="007C3E56">
        <w:t xml:space="preserve">Transmission of HIV during breastfeeding has occurred despite undetectable HIV-RNA in </w:t>
      </w:r>
      <w:r w:rsidR="003B412F">
        <w:t>breast milk</w:t>
      </w:r>
      <w:r w:rsidR="007C3E56">
        <w:fldChar w:fldCharType="begin">
          <w:fldData xml:space="preserve">PEVuZE5vdGU+PENpdGU+PEF1dGhvcj5EYXZpczwvQXV0aG9yPjxZZWFyPjIwMTY8L1llYXI+PFJl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</w:fldData>
        </w:fldChar>
      </w:r>
      <w:r w:rsidR="00B744EF">
        <w:instrText xml:space="preserve"> ADDIN EN.CITE </w:instrText>
      </w:r>
      <w:r w:rsidR="00B744EF">
        <w:fldChar w:fldCharType="begin">
          <w:fldData xml:space="preserve">PEVuZE5vdGU+PENpdGU+PEF1dGhvcj5EYXZpczwvQXV0aG9yPjxZZWFyPjIwMTY8L1llYXI+PFJl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</w:fldData>
        </w:fldChar>
      </w:r>
      <w:r w:rsidR="00B744EF">
        <w:instrText xml:space="preserve"> ADDIN EN.CITE.DATA </w:instrText>
      </w:r>
      <w:r w:rsidR="00B744EF">
        <w:fldChar w:fldCharType="end"/>
      </w:r>
      <w:r w:rsidR="007C3E56">
        <w:fldChar w:fldCharType="separate"/>
      </w:r>
      <w:r w:rsidR="00B744EF" w:rsidRPr="00B744EF">
        <w:rPr>
          <w:noProof/>
          <w:vertAlign w:val="superscript"/>
        </w:rPr>
        <w:t>20,22</w:t>
      </w:r>
      <w:r w:rsidR="007C3E56">
        <w:fldChar w:fldCharType="end"/>
      </w:r>
      <w:r w:rsidR="007C3E56">
        <w:t xml:space="preserve"> </w:t>
      </w:r>
      <w:r w:rsidR="00984A83">
        <w:t xml:space="preserve">and </w:t>
      </w:r>
      <w:r w:rsidR="000675DF">
        <w:t>postnatal HIV transmission was documented</w:t>
      </w:r>
      <w:r w:rsidR="00984A83">
        <w:t xml:space="preserve"> from</w:t>
      </w:r>
      <w:r w:rsidR="000675DF">
        <w:t xml:space="preserve"> a woman who had both plasma and </w:t>
      </w:r>
      <w:r w:rsidR="003B412F">
        <w:t>breast milk</w:t>
      </w:r>
      <w:r w:rsidR="000675DF">
        <w:t xml:space="preserve"> HIV</w:t>
      </w:r>
      <w:r w:rsidR="000D3E5D">
        <w:t>-</w:t>
      </w:r>
      <w:r w:rsidR="000675DF">
        <w:t xml:space="preserve">RNA </w:t>
      </w:r>
      <w:r w:rsidR="007E2C7B">
        <w:t>&lt;</w:t>
      </w:r>
      <w:r w:rsidR="000675DF">
        <w:t>37 copies</w:t>
      </w:r>
      <w:r w:rsidR="007E2C7B">
        <w:t>/</w:t>
      </w:r>
      <w:r w:rsidR="000675DF">
        <w:t>mL at the time point closest to transmission</w:t>
      </w:r>
      <w:r w:rsidR="006155E1">
        <w:t>.</w:t>
      </w:r>
      <w:r w:rsidR="000675DF">
        <w:fldChar w:fldCharType="begin">
          <w:fldData xml:space="preserve">PEVuZE5vdGU+PENpdGU+PEF1dGhvcj5HaXVsaWFubzwvQXV0aG9yPjxZZWFyPjIwMTM8L1llYXI+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</w:fldData>
        </w:fldChar>
      </w:r>
      <w:r w:rsidR="00B744EF">
        <w:instrText xml:space="preserve"> ADDIN EN.CITE </w:instrText>
      </w:r>
      <w:r w:rsidR="00B744EF">
        <w:fldChar w:fldCharType="begin">
          <w:fldData xml:space="preserve">PEVuZE5vdGU+PENpdGU+PEF1dGhvcj5HaXVsaWFubzwvQXV0aG9yPjxZZWFyPjIwMTM8L1llYXI+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</w:fldData>
        </w:fldChar>
      </w:r>
      <w:r w:rsidR="00B744EF">
        <w:instrText xml:space="preserve"> ADDIN EN.CITE.DATA </w:instrText>
      </w:r>
      <w:r w:rsidR="00B744EF">
        <w:fldChar w:fldCharType="end"/>
      </w:r>
      <w:r w:rsidR="000675DF">
        <w:fldChar w:fldCharType="separate"/>
      </w:r>
      <w:r w:rsidR="00B744EF" w:rsidRPr="00B744EF">
        <w:rPr>
          <w:noProof/>
          <w:vertAlign w:val="superscript"/>
        </w:rPr>
        <w:t>18</w:t>
      </w:r>
      <w:r w:rsidR="000675DF">
        <w:fldChar w:fldCharType="end"/>
      </w:r>
      <w:r w:rsidR="000675DF">
        <w:t xml:space="preserve"> Whilst th</w:t>
      </w:r>
      <w:r w:rsidR="006D0F82">
        <w:t xml:space="preserve">ese </w:t>
      </w:r>
      <w:r w:rsidR="00CC04AB">
        <w:t>transmission events</w:t>
      </w:r>
      <w:r w:rsidR="006D0F82">
        <w:t xml:space="preserve"> might</w:t>
      </w:r>
      <w:r w:rsidR="000675DF">
        <w:t xml:space="preserve"> represent elevations in HIV</w:t>
      </w:r>
      <w:r w:rsidR="006D0F82">
        <w:t>-</w:t>
      </w:r>
      <w:r w:rsidR="000675DF">
        <w:t>RNA between sampling intervals</w:t>
      </w:r>
      <w:r w:rsidR="0071409A">
        <w:t xml:space="preserve"> or </w:t>
      </w:r>
      <w:r w:rsidR="00984A83">
        <w:t xml:space="preserve">assay </w:t>
      </w:r>
      <w:r w:rsidR="00143B23">
        <w:t>limitations</w:t>
      </w:r>
      <w:r w:rsidR="000675DF">
        <w:t xml:space="preserve">, </w:t>
      </w:r>
      <w:r w:rsidR="00CC04AB">
        <w:t xml:space="preserve">the </w:t>
      </w:r>
      <w:r w:rsidR="000675DF">
        <w:t>presence of cell-associ</w:t>
      </w:r>
      <w:r w:rsidR="0068404E">
        <w:t>ated HIV</w:t>
      </w:r>
      <w:r w:rsidR="006D0F82">
        <w:t>-</w:t>
      </w:r>
      <w:r w:rsidR="0068404E">
        <w:t>DNA</w:t>
      </w:r>
      <w:r w:rsidR="00CC04AB">
        <w:t xml:space="preserve"> is also a possible explanation</w:t>
      </w:r>
      <w:r w:rsidR="000675DF">
        <w:t>.</w:t>
      </w:r>
    </w:p>
    <w:p w14:paraId="69A7B0E2" w14:textId="291EE256" w:rsidR="00244569" w:rsidRPr="003C5CDE" w:rsidRDefault="00244569" w:rsidP="00EE0542">
      <w:pPr>
        <w:spacing w:line="480" w:lineRule="auto"/>
        <w:rPr>
          <w:i/>
        </w:rPr>
      </w:pPr>
      <w:r w:rsidRPr="003C5CDE">
        <w:rPr>
          <w:i/>
        </w:rPr>
        <w:t xml:space="preserve">The question of </w:t>
      </w:r>
      <w:r w:rsidR="003B412F">
        <w:rPr>
          <w:i/>
        </w:rPr>
        <w:t>breast milk</w:t>
      </w:r>
      <w:r w:rsidR="00E11269">
        <w:rPr>
          <w:i/>
        </w:rPr>
        <w:t xml:space="preserve"> cells in relation to MTCT</w:t>
      </w:r>
    </w:p>
    <w:p w14:paraId="6139BC78" w14:textId="7D273E22" w:rsidR="00244569" w:rsidRDefault="00244569" w:rsidP="00EE0542">
      <w:pPr>
        <w:spacing w:line="480" w:lineRule="auto"/>
      </w:pPr>
      <w:r>
        <w:t xml:space="preserve">Both cell-associated DNA and cell-free RNA in </w:t>
      </w:r>
      <w:r w:rsidR="003B412F">
        <w:t>breast milk</w:t>
      </w:r>
      <w:r>
        <w:t xml:space="preserve"> have been associated with </w:t>
      </w:r>
      <w:r w:rsidR="006D0F82">
        <w:t xml:space="preserve">HIV </w:t>
      </w:r>
      <w:r>
        <w:t>transmission from mother to child</w:t>
      </w:r>
      <w:r w:rsidR="00F95079">
        <w:t>.</w:t>
      </w:r>
      <w:r>
        <w:fldChar w:fldCharType="begin">
          <w:fldData xml:space="preserve">PEVuZE5vdGU+PENpdGU+PEF1dGhvcj5OZGlyYW5ndTwvQXV0aG9yPjxZZWFyPjIwMTI8L1llYXI+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</w:fldData>
        </w:fldChar>
      </w:r>
      <w:r w:rsidR="00801E4F">
        <w:instrText xml:space="preserve"> ADDIN EN.CITE </w:instrText>
      </w:r>
      <w:r w:rsidR="00801E4F">
        <w:fldChar w:fldCharType="begin">
          <w:fldData xml:space="preserve">PEVuZE5vdGU+PENpdGU+PEF1dGhvcj5OZGlyYW5ndTwvQXV0aG9yPjxZZWFyPjIwMTI8L1llYXI+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</w:fldData>
        </w:fldChar>
      </w:r>
      <w:r w:rsidR="00801E4F">
        <w:instrText xml:space="preserve"> ADDIN EN.CITE.DATA </w:instrText>
      </w:r>
      <w:r w:rsidR="00801E4F">
        <w:fldChar w:fldCharType="end"/>
      </w:r>
      <w:r>
        <w:fldChar w:fldCharType="separate"/>
      </w:r>
      <w:r w:rsidR="00801E4F" w:rsidRPr="00801E4F">
        <w:rPr>
          <w:noProof/>
          <w:vertAlign w:val="superscript"/>
        </w:rPr>
        <w:t>23,24</w:t>
      </w:r>
      <w:r>
        <w:fldChar w:fldCharType="end"/>
      </w:r>
      <w:r>
        <w:t xml:space="preserve"> </w:t>
      </w:r>
      <w:r w:rsidR="000D3E5D">
        <w:rPr>
          <w:rFonts w:cs="Arial"/>
        </w:rPr>
        <w:t>A</w:t>
      </w:r>
      <w:r w:rsidR="00B376B1" w:rsidRPr="00994D64">
        <w:rPr>
          <w:rFonts w:cs="Arial"/>
        </w:rPr>
        <w:t xml:space="preserve"> study </w:t>
      </w:r>
      <w:r w:rsidR="00B376B1">
        <w:rPr>
          <w:rFonts w:cs="Arial"/>
        </w:rPr>
        <w:t>comparing the infecting virus (in the infant) with viruses characteri</w:t>
      </w:r>
      <w:r w:rsidR="006D0F82">
        <w:rPr>
          <w:rFonts w:cs="Arial"/>
        </w:rPr>
        <w:t>s</w:t>
      </w:r>
      <w:r w:rsidR="00B376B1">
        <w:rPr>
          <w:rFonts w:cs="Arial"/>
        </w:rPr>
        <w:t xml:space="preserve">ed by their </w:t>
      </w:r>
      <w:r w:rsidR="00B376B1" w:rsidRPr="00994D64">
        <w:rPr>
          <w:rFonts w:cs="Arial"/>
        </w:rPr>
        <w:t xml:space="preserve">C2 to C5 </w:t>
      </w:r>
      <w:proofErr w:type="spellStart"/>
      <w:r w:rsidR="00B376B1" w:rsidRPr="00994D64">
        <w:rPr>
          <w:rFonts w:cs="Arial"/>
          <w:i/>
          <w:iCs/>
        </w:rPr>
        <w:t>env</w:t>
      </w:r>
      <w:proofErr w:type="spellEnd"/>
      <w:r w:rsidR="00B376B1" w:rsidRPr="00994D64">
        <w:rPr>
          <w:rFonts w:cs="Arial"/>
          <w:i/>
          <w:iCs/>
        </w:rPr>
        <w:t xml:space="preserve"> </w:t>
      </w:r>
      <w:r w:rsidR="00B376B1" w:rsidRPr="00994D64">
        <w:rPr>
          <w:rFonts w:cs="Arial"/>
        </w:rPr>
        <w:t xml:space="preserve">fragment sequences </w:t>
      </w:r>
      <w:r w:rsidR="00B376B1">
        <w:rPr>
          <w:rFonts w:cs="Arial"/>
        </w:rPr>
        <w:t xml:space="preserve">in the cellular and acellular fractions of </w:t>
      </w:r>
      <w:r w:rsidR="003B412F">
        <w:rPr>
          <w:rFonts w:cs="Arial"/>
        </w:rPr>
        <w:t>breast milk</w:t>
      </w:r>
      <w:r w:rsidR="00B376B1">
        <w:rPr>
          <w:rFonts w:cs="Arial"/>
        </w:rPr>
        <w:t xml:space="preserve"> demonstrated </w:t>
      </w:r>
      <w:r w:rsidR="00B376B1" w:rsidRPr="00994D64">
        <w:rPr>
          <w:rFonts w:cs="Arial"/>
        </w:rPr>
        <w:t xml:space="preserve">that before </w:t>
      </w:r>
      <w:r w:rsidR="00984A83">
        <w:rPr>
          <w:rFonts w:cs="Arial"/>
        </w:rPr>
        <w:t>nine</w:t>
      </w:r>
      <w:r w:rsidR="00984A83" w:rsidRPr="00994D64">
        <w:rPr>
          <w:rFonts w:cs="Arial"/>
        </w:rPr>
        <w:t xml:space="preserve"> </w:t>
      </w:r>
      <w:r w:rsidR="00B376B1" w:rsidRPr="00994D64">
        <w:rPr>
          <w:rFonts w:cs="Arial"/>
        </w:rPr>
        <w:t>months postpartum, HIV-1 is mainly transmitted by cells containing HIV-1 provirus while cell-free virus is frequently involved later</w:t>
      </w:r>
      <w:r w:rsidR="006155E1">
        <w:rPr>
          <w:rFonts w:cs="Arial"/>
        </w:rPr>
        <w:t>.</w:t>
      </w:r>
      <w:r w:rsidR="00801E4F">
        <w:rPr>
          <w:rFonts w:cs="Arial"/>
        </w:rPr>
        <w:fldChar w:fldCharType="begin">
          <w:fldData xml:space="preserve">PEVuZE5vdGU+PENpdGU+PEF1dGhvcj5Lb3VsaW5za2E8L0F1dGhvcj48WWVhcj4yMDA2PC9ZZWFy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</w:fldData>
        </w:fldChar>
      </w:r>
      <w:r w:rsidR="00801E4F">
        <w:rPr>
          <w:rFonts w:cs="Arial"/>
        </w:rPr>
        <w:instrText xml:space="preserve"> ADDIN EN.CITE </w:instrText>
      </w:r>
      <w:r w:rsidR="00801E4F">
        <w:rPr>
          <w:rFonts w:cs="Arial"/>
        </w:rPr>
        <w:fldChar w:fldCharType="begin">
          <w:fldData xml:space="preserve">PEVuZE5vdGU+PENpdGU+PEF1dGhvcj5Lb3VsaW5za2E8L0F1dGhvcj48WWVhcj4yMDA2PC9ZZWFy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</w:fldData>
        </w:fldChar>
      </w:r>
      <w:r w:rsidR="00801E4F">
        <w:rPr>
          <w:rFonts w:cs="Arial"/>
        </w:rPr>
        <w:instrText xml:space="preserve"> ADDIN EN.CITE.DATA </w:instrText>
      </w:r>
      <w:r w:rsidR="00801E4F">
        <w:rPr>
          <w:rFonts w:cs="Arial"/>
        </w:rPr>
      </w:r>
      <w:r w:rsidR="00801E4F">
        <w:rPr>
          <w:rFonts w:cs="Arial"/>
        </w:rPr>
        <w:fldChar w:fldCharType="end"/>
      </w:r>
      <w:r w:rsidR="00801E4F">
        <w:rPr>
          <w:rFonts w:cs="Arial"/>
        </w:rPr>
      </w:r>
      <w:r w:rsidR="00801E4F">
        <w:rPr>
          <w:rFonts w:cs="Arial"/>
        </w:rPr>
        <w:fldChar w:fldCharType="separate"/>
      </w:r>
      <w:r w:rsidR="00801E4F" w:rsidRPr="00801E4F">
        <w:rPr>
          <w:rFonts w:cs="Arial"/>
          <w:noProof/>
          <w:vertAlign w:val="superscript"/>
        </w:rPr>
        <w:t>25</w:t>
      </w:r>
      <w:r w:rsidR="00801E4F">
        <w:rPr>
          <w:rFonts w:cs="Arial"/>
        </w:rPr>
        <w:fldChar w:fldCharType="end"/>
      </w:r>
      <w:r w:rsidR="00B376B1">
        <w:rPr>
          <w:rFonts w:cs="Arial"/>
          <w:vertAlign w:val="superscript"/>
        </w:rPr>
        <w:t xml:space="preserve"> </w:t>
      </w:r>
      <w:r w:rsidR="00EA6EF3">
        <w:rPr>
          <w:rFonts w:cs="Arial"/>
        </w:rPr>
        <w:t>It has been suggested</w:t>
      </w:r>
      <w:r w:rsidR="00B376B1">
        <w:rPr>
          <w:rFonts w:cs="Arial"/>
        </w:rPr>
        <w:t xml:space="preserve"> that</w:t>
      </w:r>
      <w:r w:rsidR="009E67D7">
        <w:rPr>
          <w:rFonts w:cs="Arial"/>
        </w:rPr>
        <w:t xml:space="preserve"> </w:t>
      </w:r>
      <w:r w:rsidR="00B376B1">
        <w:t xml:space="preserve">the breast </w:t>
      </w:r>
      <w:r w:rsidR="00EA6EF3">
        <w:t xml:space="preserve">is </w:t>
      </w:r>
      <w:r w:rsidR="00B376B1">
        <w:t>seeded with a long-lived lineage</w:t>
      </w:r>
      <w:r w:rsidR="00984A83">
        <w:t xml:space="preserve"> of</w:t>
      </w:r>
      <w:r w:rsidR="00B376B1">
        <w:t xml:space="preserve"> latently infecting resting T-cells</w:t>
      </w:r>
      <w:r w:rsidR="00134A8C">
        <w:t>.</w:t>
      </w:r>
      <w:r w:rsidR="00B376B1">
        <w:fldChar w:fldCharType="begin">
          <w:fldData xml:space="preserve">PEVuZE5vdGU+PENpdGU+PEF1dGhvcj5EYW5hdmlhaDwvQXV0aG9yPjxZZWFyPjIwMTU8L1llYXI+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</w:fldData>
        </w:fldChar>
      </w:r>
      <w:r w:rsidR="00801E4F">
        <w:instrText xml:space="preserve"> ADDIN EN.CITE </w:instrText>
      </w:r>
      <w:r w:rsidR="00801E4F">
        <w:fldChar w:fldCharType="begin">
          <w:fldData xml:space="preserve">PEVuZE5vdGU+PENpdGU+PEF1dGhvcj5EYW5hdmlhaDwvQXV0aG9yPjxZZWFyPjIwMTU8L1llYXI+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</w:fldData>
        </w:fldChar>
      </w:r>
      <w:r w:rsidR="00801E4F">
        <w:instrText xml:space="preserve"> ADDIN EN.CITE.DATA </w:instrText>
      </w:r>
      <w:r w:rsidR="00801E4F">
        <w:fldChar w:fldCharType="end"/>
      </w:r>
      <w:r w:rsidR="00B376B1">
        <w:fldChar w:fldCharType="separate"/>
      </w:r>
      <w:r w:rsidR="00801E4F" w:rsidRPr="00801E4F">
        <w:rPr>
          <w:noProof/>
          <w:vertAlign w:val="superscript"/>
        </w:rPr>
        <w:t>26</w:t>
      </w:r>
      <w:r w:rsidR="00B376B1">
        <w:fldChar w:fldCharType="end"/>
      </w:r>
      <w:r w:rsidR="00B376B1">
        <w:t xml:space="preserve"> </w:t>
      </w:r>
      <w:r w:rsidR="00B20E4F">
        <w:t>D</w:t>
      </w:r>
      <w:r>
        <w:t>ecline of HIV</w:t>
      </w:r>
      <w:r w:rsidR="0076438A">
        <w:t>-</w:t>
      </w:r>
      <w:r>
        <w:t xml:space="preserve">RNA, but not </w:t>
      </w:r>
      <w:r w:rsidR="0076438A">
        <w:t>HIV-</w:t>
      </w:r>
      <w:r>
        <w:t xml:space="preserve">DNA </w:t>
      </w:r>
      <w:r w:rsidR="00C2694C">
        <w:t xml:space="preserve">in </w:t>
      </w:r>
      <w:r w:rsidR="003B412F">
        <w:t>breast milk</w:t>
      </w:r>
      <w:r>
        <w:t xml:space="preserve"> was</w:t>
      </w:r>
      <w:r w:rsidR="00B20E4F">
        <w:t xml:space="preserve"> seen with </w:t>
      </w:r>
      <w:proofErr w:type="spellStart"/>
      <w:r w:rsidR="00B20E4F">
        <w:t>cART</w:t>
      </w:r>
      <w:proofErr w:type="spellEnd"/>
      <w:r w:rsidR="00B20E4F">
        <w:t>,</w:t>
      </w:r>
      <w:r>
        <w:t xml:space="preserve"> </w:t>
      </w:r>
      <w:r w:rsidR="00B20E4F">
        <w:t>although mothers</w:t>
      </w:r>
      <w:r>
        <w:t xml:space="preserve"> had been on </w:t>
      </w:r>
      <w:r w:rsidR="009E67D7">
        <w:t xml:space="preserve">treatment </w:t>
      </w:r>
      <w:r>
        <w:t>for a median of 98 days</w:t>
      </w:r>
      <w:proofErr w:type="gramStart"/>
      <w:r w:rsidR="00B744EF">
        <w:t>;</w:t>
      </w:r>
      <w:proofErr w:type="gramEnd"/>
      <w:r>
        <w:fldChar w:fldCharType="begin">
          <w:fldData xml:space="preserve">PEVuZE5vdGU+PENpdGU+PEF1dGhvcj5TaGFwaXJvPC9BdXRob3I+PFllYXI+MjAwNTwvWWVhcj48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</w:fldData>
        </w:fldChar>
      </w:r>
      <w:r w:rsidR="00801E4F">
        <w:instrText xml:space="preserve"> ADDIN EN.CITE </w:instrText>
      </w:r>
      <w:r w:rsidR="00801E4F">
        <w:fldChar w:fldCharType="begin">
          <w:fldData xml:space="preserve">PEVuZE5vdGU+PENpdGU+PEF1dGhvcj5TaGFwaXJvPC9BdXRob3I+PFllYXI+MjAwNTwvWWVhcj48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</w:fldData>
        </w:fldChar>
      </w:r>
      <w:r w:rsidR="00801E4F">
        <w:instrText xml:space="preserve"> ADDIN EN.CITE.DATA </w:instrText>
      </w:r>
      <w:r w:rsidR="00801E4F">
        <w:fldChar w:fldCharType="end"/>
      </w:r>
      <w:r>
        <w:fldChar w:fldCharType="separate"/>
      </w:r>
      <w:r w:rsidR="00801E4F" w:rsidRPr="00801E4F">
        <w:rPr>
          <w:noProof/>
          <w:vertAlign w:val="superscript"/>
        </w:rPr>
        <w:t>27</w:t>
      </w:r>
      <w:r>
        <w:fldChar w:fldCharType="end"/>
      </w:r>
      <w:r>
        <w:t xml:space="preserve"> </w:t>
      </w:r>
      <w:r w:rsidR="00B20E4F">
        <w:t xml:space="preserve">this </w:t>
      </w:r>
      <w:r>
        <w:t xml:space="preserve">may not directly inform the situation where a woman has been on long term suppressive </w:t>
      </w:r>
      <w:proofErr w:type="spellStart"/>
      <w:r>
        <w:t>cART</w:t>
      </w:r>
      <w:proofErr w:type="spellEnd"/>
      <w:r>
        <w:t xml:space="preserve">. </w:t>
      </w:r>
    </w:p>
    <w:p w14:paraId="7F0036C9" w14:textId="7A10755A" w:rsidR="00244569" w:rsidRDefault="000D3E5D" w:rsidP="00EE0542">
      <w:pPr>
        <w:spacing w:line="480" w:lineRule="auto"/>
      </w:pPr>
      <w:r>
        <w:t xml:space="preserve">Van de </w:t>
      </w:r>
      <w:proofErr w:type="spellStart"/>
      <w:r>
        <w:t>Perre</w:t>
      </w:r>
      <w:proofErr w:type="spellEnd"/>
      <w:r>
        <w:t xml:space="preserve"> and colleagues</w:t>
      </w:r>
      <w:r w:rsidR="00984A83">
        <w:t xml:space="preserve"> suggest postnatal transmission from a mother receiving suppressive </w:t>
      </w:r>
      <w:proofErr w:type="spellStart"/>
      <w:r w:rsidR="00984A83">
        <w:t>cART</w:t>
      </w:r>
      <w:proofErr w:type="spellEnd"/>
      <w:r w:rsidR="00984A83">
        <w:t xml:space="preserve"> can result from cell-associated viral transmission, due to</w:t>
      </w:r>
      <w:r w:rsidR="0030499C">
        <w:t xml:space="preserve"> </w:t>
      </w:r>
      <w:r>
        <w:t xml:space="preserve">several differences between blood and </w:t>
      </w:r>
      <w:r w:rsidR="003B412F">
        <w:t>breast milk</w:t>
      </w:r>
      <w:r>
        <w:t xml:space="preserve"> cells</w:t>
      </w:r>
      <w:r w:rsidR="00AB5ED5">
        <w:t>.</w:t>
      </w:r>
      <w:r>
        <w:fldChar w:fldCharType="begin"/>
      </w:r>
      <w:r w:rsidR="00801E4F">
        <w:instrText xml:space="preserve"> ADDIN EN.CITE &lt;EndNote&gt;&lt;Cite&gt;&lt;Author&gt;Van de Perre&lt;/Author&gt;&lt;Year&gt;2012&lt;/Year&gt;&lt;RecNum&gt;879&lt;/RecNum&gt;&lt;DisplayText&gt;&lt;style face="superscript"&gt;28&lt;/style&gt;&lt;/DisplayText&gt;&lt;record&gt;&lt;rec-number&gt;879&lt;/rec-number&gt;&lt;foreign-keys&gt;&lt;key app="EN" db-id="2ss2xfetz509ewetw5vxtfxdw2wf5tt0ffa9" timestamp="1426194535"&gt;879&lt;/key&gt;&lt;/foreign-keys&gt;&lt;ref-type name="Journal Article"&gt;17&lt;/ref-type&gt;&lt;contributors&gt;&lt;authors&gt;&lt;author&gt;Van de Perre, P.&lt;/author&gt;&lt;author&gt;Rubbo, P. A.&lt;/author&gt;&lt;author&gt;Viljoen, J.&lt;/author&gt;&lt;author&gt;Nagot, N.&lt;/author&gt;&lt;author&gt;Tylleskar, T.&lt;/author&gt;&lt;author&gt;Lepage, P.&lt;/author&gt;&lt;author&gt;Vendrell, J. P.&lt;/author&gt;&lt;author&gt;Tuaillon, E.&lt;/author&gt;&lt;/authors&gt;&lt;/contributors&gt;&lt;auth-address&gt;INSERM U 1058, 34394 Montpellier, France. p-van_de_perre@chumontpellier.fr&lt;/auth-address&gt;&lt;titles&gt;&lt;title&gt;HIV-1 reservoirs in breast milk and challenges to elimination of breast-feeding transmission of HIV-1&lt;/title&gt;&lt;secondary-title&gt;Sci Transl Med&lt;/secondary-title&gt;&lt;alt-title&gt;Science translational medicine&lt;/alt-title&gt;&lt;/titles&gt;&lt;periodical&gt;&lt;full-title&gt;Sci Transl Med&lt;/full-title&gt;&lt;abbr-1&gt;Science translational medicine&lt;/abbr-1&gt;&lt;/periodical&gt;&lt;alt-periodical&gt;&lt;full-title&gt;Sci Transl Med&lt;/full-title&gt;&lt;abbr-1&gt;Science translational medicine&lt;/abbr-1&gt;&lt;/alt-periodical&gt;&lt;pages&gt;143sr3&lt;/pages&gt;&lt;volume&gt;4&lt;/volume&gt;&lt;number&gt;143&lt;/number&gt;&lt;keywords&gt;&lt;keyword&gt;Breast Feeding/*adverse effects&lt;/keyword&gt;&lt;keyword&gt;Female&lt;/keyword&gt;&lt;keyword&gt;HIV-1/*pathogenicity&lt;/keyword&gt;&lt;keyword&gt;Humans&lt;/keyword&gt;&lt;keyword&gt;Infectious Disease Transmission, Vertical&lt;/keyword&gt;&lt;keyword&gt;Milk, Human/*virology&lt;/keyword&gt;&lt;/keywords&gt;&lt;dates&gt;&lt;year&gt;2012&lt;/year&gt;&lt;pub-dates&gt;&lt;date&gt;Jul 18&lt;/date&gt;&lt;/pub-dates&gt;&lt;/dates&gt;&lt;isbn&gt;1946-6242 (Electronic)&amp;#xD;1946-6234 (Linking)&lt;/isbn&gt;&lt;accession-num&gt;22814853&lt;/accession-num&gt;&lt;urls&gt;&lt;related-urls&gt;&lt;url&gt;http://www.ncbi.nlm.nih.gov/pubmed/22814853&lt;/url&gt;&lt;/related-urls&gt;&lt;/urls&gt;&lt;electronic-resource-num&gt;10.1126/scitranslmed.3003327&lt;/electronic-resource-num&gt;&lt;/record&gt;&lt;/Cite&gt;&lt;/EndNote&gt;</w:instrText>
      </w:r>
      <w:r>
        <w:fldChar w:fldCharType="separate"/>
      </w:r>
      <w:r w:rsidR="00801E4F" w:rsidRPr="00801E4F">
        <w:rPr>
          <w:noProof/>
          <w:vertAlign w:val="superscript"/>
        </w:rPr>
        <w:t>28</w:t>
      </w:r>
      <w:r>
        <w:fldChar w:fldCharType="end"/>
      </w:r>
      <w:r>
        <w:t xml:space="preserve"> </w:t>
      </w:r>
      <w:r w:rsidR="00844386">
        <w:t>B</w:t>
      </w:r>
      <w:r w:rsidR="003B412F">
        <w:t>reast milk</w:t>
      </w:r>
      <w:r w:rsidR="00B376B1">
        <w:t xml:space="preserve"> immune cells are frequently activated and express homing markers signalling their mucosal origin (maternal gut, respiratory mucosae).</w:t>
      </w:r>
      <w:r w:rsidR="00B376B1">
        <w:rPr>
          <w:vertAlign w:val="superscript"/>
        </w:rPr>
        <w:t>33</w:t>
      </w:r>
      <w:r w:rsidR="00B376B1">
        <w:t xml:space="preserve"> </w:t>
      </w:r>
      <w:r w:rsidR="00244569">
        <w:t>Latently HIV-infected, resting CD4+ T lymphocytes harbour HIV-1 pro-viral DNA. These cells have a half-life of about 44 months</w:t>
      </w:r>
      <w:r w:rsidR="00B744EF">
        <w:t>,</w:t>
      </w:r>
      <w:r w:rsidR="001317BA">
        <w:fldChar w:fldCharType="begin"/>
      </w:r>
      <w:r w:rsidR="00801E4F">
        <w:instrText xml:space="preserve"> ADDIN EN.CITE &lt;EndNote&gt;&lt;Cite&gt;&lt;Author&gt;Rong&lt;/Author&gt;&lt;Year&gt;2009&lt;/Year&gt;&lt;RecNum&gt;2005&lt;/RecNum&gt;&lt;DisplayText&gt;&lt;style face="superscript"&gt;29&lt;/style&gt;&lt;/DisplayText&gt;&lt;record&gt;&lt;rec-number&gt;2005&lt;/rec-number&gt;&lt;foreign-keys&gt;&lt;key app="EN" db-id="2ss2xfetz509ewetw5vxtfxdw2wf5tt0ffa9" timestamp="1510887543"&gt;2005&lt;/key&gt;&lt;/foreign-keys&gt;&lt;ref-type name="Journal Article"&gt;17&lt;/ref-type&gt;&lt;contributors&gt;&lt;authors&gt;&lt;author&gt;Rong, L.&lt;/author&gt;&lt;author&gt;Perelson, A. S.&lt;/author&gt;&lt;/authors&gt;&lt;/contributors&gt;&lt;auth-address&gt;Theoretical Biology and Biophysics, Los Alamos National Laboratory, Los Alamos, NM 87545, USA.&lt;/auth-address&gt;&lt;titles&gt;&lt;title&gt;Asymmetric division of activated latently infected cells may explain the decay kinetics of the HIV-1 latent reservoir and intermittent viral blips&lt;/title&gt;&lt;secondary-title&gt;Math Biosci&lt;/secondary-title&gt;&lt;/titles&gt;&lt;periodical&gt;&lt;full-title&gt;Math Biosci&lt;/full-title&gt;&lt;/periodical&gt;&lt;pages&gt;77-87&lt;/pages&gt;&lt;volume&gt;217&lt;/volume&gt;&lt;number&gt;1&lt;/number&gt;&lt;keywords&gt;&lt;keyword&gt;CD4-Positive T-Lymphocytes/immunology&lt;/keyword&gt;&lt;keyword&gt;Computer Simulation&lt;/keyword&gt;&lt;keyword&gt;HIV Infections/immunology/*virology&lt;/keyword&gt;&lt;keyword&gt;HIV-1/*physiology&lt;/keyword&gt;&lt;keyword&gt;Humans&lt;/keyword&gt;&lt;keyword&gt;Kinetics&lt;/keyword&gt;&lt;keyword&gt;*Models, Biological&lt;/keyword&gt;&lt;keyword&gt;Viral Load&lt;/keyword&gt;&lt;keyword&gt;*Virus Latency&lt;/keyword&gt;&lt;/keywords&gt;&lt;dates&gt;&lt;year&gt;2009&lt;/year&gt;&lt;pub-dates&gt;&lt;date&gt;Jan&lt;/date&gt;&lt;/pub-dates&gt;&lt;/dates&gt;&lt;isbn&gt;0025-5564 (Print)&amp;#xD;0025-5564 (Linking)&lt;/isbn&gt;&lt;accession-num&gt;18977369&lt;/accession-num&gt;&lt;urls&gt;&lt;related-urls&gt;&lt;url&gt;http://www.ncbi.nlm.nih.gov/pubmed/18977369&lt;/url&gt;&lt;/related-urls&gt;&lt;/urls&gt;&lt;custom2&gt;PMC2657607&lt;/custom2&gt;&lt;electronic-resource-num&gt;10.1016/j.mbs.2008.10.006&lt;/electronic-resource-num&gt;&lt;/record&gt;&lt;/Cite&gt;&lt;/EndNote&gt;</w:instrText>
      </w:r>
      <w:r w:rsidR="001317BA">
        <w:fldChar w:fldCharType="separate"/>
      </w:r>
      <w:r w:rsidR="00801E4F" w:rsidRPr="00801E4F">
        <w:rPr>
          <w:noProof/>
          <w:vertAlign w:val="superscript"/>
        </w:rPr>
        <w:t>29</w:t>
      </w:r>
      <w:r w:rsidR="001317BA">
        <w:fldChar w:fldCharType="end"/>
      </w:r>
      <w:r w:rsidR="00B744EF">
        <w:t xml:space="preserve"> </w:t>
      </w:r>
      <w:r w:rsidR="00244569">
        <w:t xml:space="preserve">are not affected by current </w:t>
      </w:r>
      <w:proofErr w:type="spellStart"/>
      <w:r w:rsidR="00244569">
        <w:t>cART</w:t>
      </w:r>
      <w:proofErr w:type="spellEnd"/>
      <w:r w:rsidR="00244569">
        <w:t xml:space="preserve"> regimens</w:t>
      </w:r>
      <w:r w:rsidR="00844386">
        <w:t>,</w:t>
      </w:r>
      <w:r w:rsidR="001317BA">
        <w:fldChar w:fldCharType="begin">
          <w:fldData xml:space="preserve">PEVuZE5vdGU+PENpdGU+PEF1dGhvcj5GaW56aTwvQXV0aG9yPjxZZWFyPjE5OTk8L1llYXI+PFJl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==
</w:fldData>
        </w:fldChar>
      </w:r>
      <w:r w:rsidR="00801E4F">
        <w:instrText xml:space="preserve"> ADDIN EN.CITE </w:instrText>
      </w:r>
      <w:r w:rsidR="00801E4F">
        <w:fldChar w:fldCharType="begin">
          <w:fldData xml:space="preserve">PEVuZE5vdGU+PENpdGU+PEF1dGhvcj5GaW56aTwvQXV0aG9yPjxZZWFyPjE5OTk8L1llYXI+PFJl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==
</w:fldData>
        </w:fldChar>
      </w:r>
      <w:r w:rsidR="00801E4F">
        <w:instrText xml:space="preserve"> ADDIN EN.CITE.DATA </w:instrText>
      </w:r>
      <w:r w:rsidR="00801E4F">
        <w:fldChar w:fldCharType="end"/>
      </w:r>
      <w:r w:rsidR="001317BA">
        <w:fldChar w:fldCharType="separate"/>
      </w:r>
      <w:r w:rsidR="00801E4F" w:rsidRPr="00801E4F">
        <w:rPr>
          <w:noProof/>
          <w:vertAlign w:val="superscript"/>
        </w:rPr>
        <w:t>30</w:t>
      </w:r>
      <w:r w:rsidR="001317BA">
        <w:fldChar w:fldCharType="end"/>
      </w:r>
      <w:r w:rsidR="00244569">
        <w:t xml:space="preserve"> </w:t>
      </w:r>
      <w:r w:rsidR="00844386">
        <w:t xml:space="preserve">and </w:t>
      </w:r>
      <w:r w:rsidR="00244569">
        <w:t>constitute an inducible reservoir of HIV</w:t>
      </w:r>
      <w:r w:rsidR="001B4E57">
        <w:t>-</w:t>
      </w:r>
      <w:r w:rsidR="00244569">
        <w:t xml:space="preserve">producing cells, </w:t>
      </w:r>
      <w:r w:rsidR="00984A83">
        <w:t>which</w:t>
      </w:r>
      <w:r w:rsidR="00244569">
        <w:t xml:space="preserve"> can transcribe HIV</w:t>
      </w:r>
      <w:r w:rsidR="001B4E57">
        <w:t>-</w:t>
      </w:r>
      <w:r w:rsidR="00244569">
        <w:t>DNA  generat</w:t>
      </w:r>
      <w:r w:rsidR="009E67D7">
        <w:t>ing</w:t>
      </w:r>
      <w:r w:rsidR="00244569">
        <w:t xml:space="preserve"> </w:t>
      </w:r>
      <w:r w:rsidR="00B376B1">
        <w:t xml:space="preserve">infectious </w:t>
      </w:r>
      <w:r w:rsidR="00244569">
        <w:t>viral particles.</w:t>
      </w:r>
      <w:r w:rsidR="0008171D">
        <w:rPr>
          <w:vertAlign w:val="superscript"/>
        </w:rPr>
        <w:t>38</w:t>
      </w:r>
      <w:r w:rsidR="00244569">
        <w:t xml:space="preserve"> </w:t>
      </w:r>
      <w:r w:rsidR="00984A83">
        <w:t xml:space="preserve">Activated CD4 cells spontaneously secreting HIV-1 antigen detected by enzyme-linked </w:t>
      </w:r>
      <w:proofErr w:type="spellStart"/>
      <w:r w:rsidR="00984A83">
        <w:t>immunospot</w:t>
      </w:r>
      <w:proofErr w:type="spellEnd"/>
      <w:r w:rsidR="00984A83">
        <w:t xml:space="preserve"> assay (ELISPOT) are found in both </w:t>
      </w:r>
      <w:r w:rsidR="003B412F">
        <w:t>breast milk</w:t>
      </w:r>
      <w:r w:rsidR="00984A83">
        <w:t xml:space="preserve"> and blood, irrespective of cART.</w:t>
      </w:r>
      <w:r w:rsidR="00984A83">
        <w:fldChar w:fldCharType="begin">
          <w:fldData xml:space="preserve">PEVuZE5vdGU+PENpdGU+PEF1dGhvcj5WYWxlYTwvQXV0aG9yPjxZZWFyPjIwMTE8L1llYXI+PFJl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</w:fldData>
        </w:fldChar>
      </w:r>
      <w:r w:rsidR="00801E4F">
        <w:instrText xml:space="preserve"> ADDIN EN.CITE </w:instrText>
      </w:r>
      <w:r w:rsidR="00801E4F">
        <w:fldChar w:fldCharType="begin">
          <w:fldData xml:space="preserve">PEVuZE5vdGU+PENpdGU+PEF1dGhvcj5WYWxlYTwvQXV0aG9yPjxZZWFyPjIwMTE8L1llYXI+PFJl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</w:fldData>
        </w:fldChar>
      </w:r>
      <w:r w:rsidR="00801E4F">
        <w:instrText xml:space="preserve"> ADDIN EN.CITE.DATA </w:instrText>
      </w:r>
      <w:r w:rsidR="00801E4F">
        <w:fldChar w:fldCharType="end"/>
      </w:r>
      <w:r w:rsidR="00984A83">
        <w:fldChar w:fldCharType="separate"/>
      </w:r>
      <w:r w:rsidR="00801E4F" w:rsidRPr="00801E4F">
        <w:rPr>
          <w:noProof/>
          <w:vertAlign w:val="superscript"/>
        </w:rPr>
        <w:t>31</w:t>
      </w:r>
      <w:r w:rsidR="00984A83">
        <w:fldChar w:fldCharType="end"/>
      </w:r>
      <w:r w:rsidR="00984A83">
        <w:t xml:space="preserve"> </w:t>
      </w:r>
      <w:r w:rsidR="00244569">
        <w:t>Even when HIV</w:t>
      </w:r>
      <w:r w:rsidR="0076438A">
        <w:t>-</w:t>
      </w:r>
      <w:r w:rsidR="00244569">
        <w:t xml:space="preserve">DNA is comparable in blood and </w:t>
      </w:r>
      <w:r w:rsidR="003B412F">
        <w:t>breast milk</w:t>
      </w:r>
      <w:r w:rsidR="00244569">
        <w:t>, polyclonal activation result</w:t>
      </w:r>
      <w:r w:rsidR="001B4E57">
        <w:t>ed</w:t>
      </w:r>
      <w:r w:rsidR="00244569">
        <w:t xml:space="preserve"> in ten times </w:t>
      </w:r>
      <w:r w:rsidR="00CC04AB">
        <w:t>more</w:t>
      </w:r>
      <w:r w:rsidR="0030499C">
        <w:t xml:space="preserve"> HIV antigen-</w:t>
      </w:r>
      <w:r w:rsidR="00244569">
        <w:t xml:space="preserve">secreting cells in </w:t>
      </w:r>
      <w:r w:rsidR="003B412F">
        <w:lastRenderedPageBreak/>
        <w:t>breast milk</w:t>
      </w:r>
      <w:r w:rsidR="00244569">
        <w:t xml:space="preserve"> than blood, making the </w:t>
      </w:r>
      <w:r w:rsidR="003B412F">
        <w:t>breast milk</w:t>
      </w:r>
      <w:r w:rsidR="0030499C">
        <w:t xml:space="preserve"> CD4 cells 17-</w:t>
      </w:r>
      <w:r w:rsidR="00244569">
        <w:t>times more effective than their blood counterparts in producing HIV antigens</w:t>
      </w:r>
      <w:r w:rsidR="00BF7D0E">
        <w:t>.</w:t>
      </w:r>
      <w:r w:rsidR="00244569">
        <w:fldChar w:fldCharType="begin"/>
      </w:r>
      <w:r w:rsidR="00801E4F">
        <w:instrText xml:space="preserve"> ADDIN EN.CITE &lt;EndNote&gt;&lt;Cite&gt;&lt;Author&gt;Becquart&lt;/Author&gt;&lt;Year&gt;2006&lt;/Year&gt;&lt;RecNum&gt;872&lt;/RecNum&gt;&lt;DisplayText&gt;&lt;style face="superscript"&gt;32&lt;/style&gt;&lt;/DisplayText&gt;&lt;record&gt;&lt;rec-number&gt;872&lt;/rec-number&gt;&lt;foreign-keys&gt;&lt;key app="EN" db-id="2ss2xfetz509ewetw5vxtfxdw2wf5tt0ffa9" timestamp="1426194450"&gt;872&lt;/key&gt;&lt;/foreign-keys&gt;&lt;ref-type name="Journal Article"&gt;17&lt;/ref-type&gt;&lt;contributors&gt;&lt;authors&gt;&lt;author&gt;Becquart, P.&lt;/author&gt;&lt;author&gt;Petitjean, G.&lt;/author&gt;&lt;author&gt;Tabaa, Y. A.&lt;/author&gt;&lt;author&gt;Valea, D.&lt;/author&gt;&lt;author&gt;Huguet, M. F.&lt;/author&gt;&lt;author&gt;Tuaillon, E.&lt;/author&gt;&lt;author&gt;Meda, N.&lt;/author&gt;&lt;author&gt;Vendrell, J. P.&lt;/author&gt;&lt;author&gt;Van de Perre, P.&lt;/author&gt;&lt;/authors&gt;&lt;/contributors&gt;&lt;auth-address&gt;Research Unit 145 (UMR 145) Institute for Research and Development (IRD) and University of Montpellier 1, Montpellier, France.&lt;/auth-address&gt;&lt;titles&gt;&lt;title&gt;Detection of a large T-cell reservoir able to replicate HIV-1 actively in breast milk&lt;/title&gt;&lt;secondary-title&gt;AIDS&lt;/secondary-title&gt;&lt;alt-title&gt;Aids&lt;/alt-title&gt;&lt;/titles&gt;&lt;periodical&gt;&lt;full-title&gt;AIDS&lt;/full-title&gt;&lt;/periodical&gt;&lt;alt-periodical&gt;&lt;full-title&gt;AIDS&lt;/full-title&gt;&lt;/alt-periodical&gt;&lt;pages&gt;1453-5&lt;/pages&gt;&lt;volume&gt;20&lt;/volume&gt;&lt;number&gt;10&lt;/number&gt;&lt;keywords&gt;&lt;keyword&gt;CD4 Lymphocyte Count&lt;/keyword&gt;&lt;keyword&gt;CD4-Positive T-Lymphocytes/*virology&lt;/keyword&gt;&lt;keyword&gt;DNA, Viral/analysis&lt;/keyword&gt;&lt;keyword&gt;Female&lt;/keyword&gt;&lt;keyword&gt;HIV-1/isolation &amp;amp; purification/*physiology&lt;/keyword&gt;&lt;keyword&gt;Humans&lt;/keyword&gt;&lt;keyword&gt;Milk, Human/*virology&lt;/keyword&gt;&lt;keyword&gt;Virus Replication&lt;/keyword&gt;&lt;/keywords&gt;&lt;dates&gt;&lt;year&gt;2006&lt;/year&gt;&lt;pub-dates&gt;&lt;date&gt;Jun 26&lt;/date&gt;&lt;/pub-dates&gt;&lt;/dates&gt;&lt;isbn&gt;0269-9370 (Print)&amp;#xD;0269-9370 (Linking)&lt;/isbn&gt;&lt;accession-num&gt;16791022&lt;/accession-num&gt;&lt;urls&gt;&lt;related-urls&gt;&lt;url&gt;http://www.ncbi.nlm.nih.gov/pubmed/16791022&lt;/url&gt;&lt;/related-urls&gt;&lt;/urls&gt;&lt;electronic-resource-num&gt;10.1097/01.aids.0000233581.64467.55&lt;/electronic-resource-num&gt;&lt;/record&gt;&lt;/Cite&gt;&lt;/EndNote&gt;</w:instrText>
      </w:r>
      <w:r w:rsidR="00244569">
        <w:fldChar w:fldCharType="separate"/>
      </w:r>
      <w:r w:rsidR="00801E4F" w:rsidRPr="00801E4F">
        <w:rPr>
          <w:noProof/>
          <w:vertAlign w:val="superscript"/>
        </w:rPr>
        <w:t>32</w:t>
      </w:r>
      <w:r w:rsidR="00244569">
        <w:fldChar w:fldCharType="end"/>
      </w:r>
      <w:r w:rsidR="00244569">
        <w:t xml:space="preserve"> </w:t>
      </w:r>
    </w:p>
    <w:p w14:paraId="4642AC23" w14:textId="1AFA186A" w:rsidR="00135228" w:rsidRDefault="00657D36" w:rsidP="00EE0542">
      <w:pPr>
        <w:spacing w:line="480" w:lineRule="auto"/>
      </w:pPr>
      <w:r>
        <w:rPr>
          <w:rFonts w:cs="Times New Roman"/>
          <w:lang w:val="en-US"/>
        </w:rPr>
        <w:t>Furthermore,</w:t>
      </w:r>
      <w:r w:rsidR="00A646D1">
        <w:rPr>
          <w:rFonts w:cs="Times New Roman"/>
          <w:lang w:val="en-US"/>
        </w:rPr>
        <w:t xml:space="preserve"> </w:t>
      </w:r>
      <w:r w:rsidR="003B412F">
        <w:rPr>
          <w:rFonts w:cs="Times New Roman"/>
          <w:lang w:val="en-US"/>
        </w:rPr>
        <w:t>breast milk</w:t>
      </w:r>
      <w:r w:rsidR="00011801">
        <w:rPr>
          <w:rFonts w:cs="Times New Roman"/>
          <w:lang w:val="en-US"/>
        </w:rPr>
        <w:t xml:space="preserve"> contains </w:t>
      </w:r>
      <w:r w:rsidR="00A646D1">
        <w:t>o</w:t>
      </w:r>
      <w:r w:rsidR="007D6A2B">
        <w:t>ther cell types susceptible to HIV infection, such as macrophages, dendritic cells and CD4+ progenitor T cells</w:t>
      </w:r>
      <w:r w:rsidR="007D6A2B">
        <w:rPr>
          <w:rFonts w:cs="Times New Roman"/>
          <w:lang w:val="en-US"/>
        </w:rPr>
        <w:t xml:space="preserve"> that </w:t>
      </w:r>
      <w:r w:rsidR="007D6A2B">
        <w:t>may also be involved in transmission</w:t>
      </w:r>
      <w:r w:rsidR="00011801">
        <w:rPr>
          <w:rFonts w:cs="Times New Roman"/>
          <w:lang w:val="en-US"/>
        </w:rPr>
        <w:t>.</w:t>
      </w:r>
      <w:r w:rsidR="000849AE">
        <w:fldChar w:fldCharType="begin"/>
      </w:r>
      <w:r w:rsidR="00801E4F">
        <w:instrText xml:space="preserve"> ADDIN EN.CITE &lt;EndNote&gt;&lt;Cite&gt;&lt;Author&gt;Van de Perre&lt;/Author&gt;&lt;Year&gt;2012&lt;/Year&gt;&lt;RecNum&gt;879&lt;/RecNum&gt;&lt;DisplayText&gt;&lt;style face="superscript"&gt;28&lt;/style&gt;&lt;/DisplayText&gt;&lt;record&gt;&lt;rec-number&gt;879&lt;/rec-number&gt;&lt;foreign-keys&gt;&lt;key app="EN" db-id="2ss2xfetz509ewetw5vxtfxdw2wf5tt0ffa9" timestamp="1426194535"&gt;879&lt;/key&gt;&lt;/foreign-keys&gt;&lt;ref-type name="Journal Article"&gt;17&lt;/ref-type&gt;&lt;contributors&gt;&lt;authors&gt;&lt;author&gt;Van de Perre, P.&lt;/author&gt;&lt;author&gt;Rubbo, P. A.&lt;/author&gt;&lt;author&gt;Viljoen, J.&lt;/author&gt;&lt;author&gt;Nagot, N.&lt;/author&gt;&lt;author&gt;Tylleskar, T.&lt;/author&gt;&lt;author&gt;Lepage, P.&lt;/author&gt;&lt;author&gt;Vendrell, J. P.&lt;/author&gt;&lt;author&gt;Tuaillon, E.&lt;/author&gt;&lt;/authors&gt;&lt;/contributors&gt;&lt;auth-address&gt;INSERM U 1058, 34394 Montpellier, France. p-van_de_perre@chumontpellier.fr&lt;/auth-address&gt;&lt;titles&gt;&lt;title&gt;HIV-1 reservoirs in breast milk and challenges to elimination of breast-feeding transmission of HIV-1&lt;/title&gt;&lt;secondary-title&gt;Sci Transl Med&lt;/secondary-title&gt;&lt;alt-title&gt;Science translational medicine&lt;/alt-title&gt;&lt;/titles&gt;&lt;periodical&gt;&lt;full-title&gt;Sci Transl Med&lt;/full-title&gt;&lt;abbr-1&gt;Science translational medicine&lt;/abbr-1&gt;&lt;/periodical&gt;&lt;alt-periodical&gt;&lt;full-title&gt;Sci Transl Med&lt;/full-title&gt;&lt;abbr-1&gt;Science translational medicine&lt;/abbr-1&gt;&lt;/alt-periodical&gt;&lt;pages&gt;143sr3&lt;/pages&gt;&lt;volume&gt;4&lt;/volume&gt;&lt;number&gt;143&lt;/number&gt;&lt;keywords&gt;&lt;keyword&gt;Breast Feeding/*adverse effects&lt;/keyword&gt;&lt;keyword&gt;Female&lt;/keyword&gt;&lt;keyword&gt;HIV-1/*pathogenicity&lt;/keyword&gt;&lt;keyword&gt;Humans&lt;/keyword&gt;&lt;keyword&gt;Infectious Disease Transmission, Vertical&lt;/keyword&gt;&lt;keyword&gt;Milk, Human/*virology&lt;/keyword&gt;&lt;/keywords&gt;&lt;dates&gt;&lt;year&gt;2012&lt;/year&gt;&lt;pub-dates&gt;&lt;date&gt;Jul 18&lt;/date&gt;&lt;/pub-dates&gt;&lt;/dates&gt;&lt;isbn&gt;1946-6242 (Electronic)&amp;#xD;1946-6234 (Linking)&lt;/isbn&gt;&lt;accession-num&gt;22814853&lt;/accession-num&gt;&lt;urls&gt;&lt;related-urls&gt;&lt;url&gt;http://www.ncbi.nlm.nih.gov/pubmed/22814853&lt;/url&gt;&lt;/related-urls&gt;&lt;/urls&gt;&lt;electronic-resource-num&gt;10.1126/scitranslmed.3003327&lt;/electronic-resource-num&gt;&lt;/record&gt;&lt;/Cite&gt;&lt;/EndNote&gt;</w:instrText>
      </w:r>
      <w:r w:rsidR="000849AE">
        <w:fldChar w:fldCharType="separate"/>
      </w:r>
      <w:r w:rsidR="00801E4F" w:rsidRPr="00801E4F">
        <w:rPr>
          <w:noProof/>
          <w:vertAlign w:val="superscript"/>
        </w:rPr>
        <w:t>28</w:t>
      </w:r>
      <w:r w:rsidR="000849AE">
        <w:fldChar w:fldCharType="end"/>
      </w:r>
      <w:r w:rsidR="000849AE">
        <w:t xml:space="preserve"> </w:t>
      </w:r>
      <w:r w:rsidR="00A646D1">
        <w:rPr>
          <w:rFonts w:cs="Times New Roman"/>
          <w:lang w:val="en-US"/>
        </w:rPr>
        <w:t>T</w:t>
      </w:r>
      <w:r w:rsidR="00135228" w:rsidRPr="00994D64">
        <w:rPr>
          <w:rFonts w:cs="Times New Roman"/>
          <w:lang w:val="en-US"/>
        </w:rPr>
        <w:t xml:space="preserve">he transfer and persistent nesting of maternal cells </w:t>
      </w:r>
      <w:r w:rsidR="00135228">
        <w:rPr>
          <w:rFonts w:cs="Times New Roman"/>
          <w:lang w:val="en-US"/>
        </w:rPr>
        <w:t>in</w:t>
      </w:r>
      <w:r w:rsidR="00135228" w:rsidRPr="00994D64">
        <w:rPr>
          <w:rFonts w:cs="Times New Roman"/>
          <w:lang w:val="en-US"/>
        </w:rPr>
        <w:t xml:space="preserve">to infant </w:t>
      </w:r>
      <w:r w:rsidR="00135228">
        <w:rPr>
          <w:rFonts w:cs="Times New Roman"/>
          <w:lang w:val="en-US"/>
        </w:rPr>
        <w:t xml:space="preserve">tissues </w:t>
      </w:r>
      <w:r w:rsidR="00A646D1">
        <w:rPr>
          <w:rFonts w:cs="Times New Roman"/>
          <w:lang w:val="en-US"/>
        </w:rPr>
        <w:t xml:space="preserve">(maternal </w:t>
      </w:r>
      <w:proofErr w:type="spellStart"/>
      <w:r w:rsidR="00A646D1">
        <w:rPr>
          <w:rFonts w:cs="Times New Roman"/>
          <w:lang w:val="en-US"/>
        </w:rPr>
        <w:t>microchimerism</w:t>
      </w:r>
      <w:proofErr w:type="spellEnd"/>
      <w:r w:rsidR="00A646D1">
        <w:rPr>
          <w:rFonts w:cs="Times New Roman"/>
          <w:lang w:val="en-US"/>
        </w:rPr>
        <w:t xml:space="preserve">) </w:t>
      </w:r>
      <w:r w:rsidR="00135228">
        <w:rPr>
          <w:rFonts w:cs="Times New Roman"/>
          <w:lang w:val="en-US"/>
        </w:rPr>
        <w:t xml:space="preserve">involving </w:t>
      </w:r>
      <w:r w:rsidR="003B412F">
        <w:rPr>
          <w:rFonts w:cs="Times New Roman"/>
          <w:lang w:val="en-US"/>
        </w:rPr>
        <w:t>breast milk</w:t>
      </w:r>
      <w:r w:rsidR="00135228">
        <w:rPr>
          <w:rFonts w:cs="Times New Roman"/>
          <w:lang w:val="en-US"/>
        </w:rPr>
        <w:t xml:space="preserve"> cells </w:t>
      </w:r>
      <w:r w:rsidR="009E67D7">
        <w:rPr>
          <w:rFonts w:cs="Times New Roman"/>
          <w:lang w:val="en-US"/>
        </w:rPr>
        <w:t>is reported</w:t>
      </w:r>
      <w:r w:rsidR="00135228">
        <w:rPr>
          <w:rFonts w:cs="Times New Roman"/>
          <w:lang w:val="en-US"/>
        </w:rPr>
        <w:t xml:space="preserve"> in </w:t>
      </w:r>
      <w:r w:rsidR="00DC3638">
        <w:rPr>
          <w:rFonts w:cs="Times New Roman"/>
          <w:lang w:val="en-US"/>
        </w:rPr>
        <w:t xml:space="preserve">many </w:t>
      </w:r>
      <w:r w:rsidR="00135228">
        <w:rPr>
          <w:rFonts w:cs="Times New Roman"/>
          <w:lang w:val="en-US"/>
        </w:rPr>
        <w:t>mammal</w:t>
      </w:r>
      <w:r w:rsidR="00DC3638">
        <w:rPr>
          <w:rFonts w:cs="Times New Roman"/>
          <w:lang w:val="en-US"/>
        </w:rPr>
        <w:t>ian</w:t>
      </w:r>
      <w:r w:rsidR="00135228">
        <w:rPr>
          <w:rFonts w:cs="Times New Roman"/>
          <w:lang w:val="en-US"/>
        </w:rPr>
        <w:t xml:space="preserve"> species</w:t>
      </w:r>
      <w:r w:rsidR="00DC3638">
        <w:rPr>
          <w:rFonts w:cs="Times New Roman"/>
          <w:lang w:val="en-US"/>
        </w:rPr>
        <w:t xml:space="preserve"> and</w:t>
      </w:r>
      <w:r w:rsidR="00135228">
        <w:rPr>
          <w:rFonts w:cs="Times New Roman"/>
          <w:lang w:val="en-US"/>
        </w:rPr>
        <w:t xml:space="preserve"> has</w:t>
      </w:r>
      <w:r w:rsidR="0030499C">
        <w:rPr>
          <w:rFonts w:cs="Times New Roman"/>
          <w:lang w:val="en-US"/>
        </w:rPr>
        <w:t xml:space="preserve"> recently</w:t>
      </w:r>
      <w:r w:rsidR="00135228">
        <w:rPr>
          <w:rFonts w:cs="Times New Roman"/>
          <w:lang w:val="en-US"/>
        </w:rPr>
        <w:t xml:space="preserve"> been suggested in humans</w:t>
      </w:r>
      <w:r w:rsidR="00BF7D0E">
        <w:rPr>
          <w:rFonts w:cs="Times New Roman"/>
          <w:lang w:val="en-US"/>
        </w:rPr>
        <w:t>.</w:t>
      </w:r>
      <w:r w:rsidR="00135228">
        <w:rPr>
          <w:rFonts w:cs="Times New Roman"/>
          <w:lang w:val="en-US"/>
        </w:rPr>
        <w:fldChar w:fldCharType="begin"/>
      </w:r>
      <w:r w:rsidR="00801E4F">
        <w:rPr>
          <w:rFonts w:cs="Times New Roman"/>
          <w:lang w:val="en-US"/>
        </w:rPr>
        <w:instrText xml:space="preserve"> ADDIN EN.CITE &lt;EndNote&gt;&lt;Cite&gt;&lt;Author&gt;Moles&lt;/Author&gt;&lt;Year&gt;2017&lt;/Year&gt;&lt;RecNum&gt;2063&lt;/RecNum&gt;&lt;DisplayText&gt;&lt;style face="superscript"&gt;33&lt;/style&gt;&lt;/DisplayText&gt;&lt;record&gt;&lt;rec-number&gt;2063&lt;/rec-number&gt;&lt;foreign-keys&gt;&lt;key app="EN" db-id="2ss2xfetz509ewetw5vxtfxdw2wf5tt0ffa9" timestamp="1517311567"&gt;2063&lt;/key&gt;&lt;/foreign-keys&gt;&lt;ref-type name="Journal Article"&gt;17&lt;/ref-type&gt;&lt;contributors&gt;&lt;authors&gt;&lt;author&gt;Moles, J. P.&lt;/author&gt;&lt;author&gt;Tuaillon, E.&lt;/author&gt;&lt;author&gt;Kankasa, C.&lt;/author&gt;&lt;author&gt;Bedin, A. S.&lt;/author&gt;&lt;author&gt;Nagot, N.&lt;/author&gt;&lt;author&gt;Marchant, A.&lt;/author&gt;&lt;author&gt;McDermid, J. M.&lt;/author&gt;&lt;author&gt;Van de Perre, P.&lt;/author&gt;&lt;/authors&gt;&lt;/contributors&gt;&lt;auth-address&gt;Pathogenesis and Control of Chronic Infections, INSERM, EFS, Universite de Montpellier, 34394 Montpellier, France.&amp;#xD;Pathogenesis and Control of Chronic Infections, INSERM, EFS, Universite de Montpellier, 34394 Montpellier, France; and at CHU Montpellier, Department of Bacteriology-Virology and Department of Medical Information, 34295 Montpellier, France.&amp;#xD;University of Zambia, School of Medicine, Department of Paediatrics and Child Health, University Teaching Hospital, 10101 Lusaka, Zambia.&amp;#xD;Institute for Medical Immunology, Universite Libre de Bruxelles, B - 6041 CHARLEROI, Belgium.&amp;#xD;Division of Infectious Diseases &amp;amp; International Health, Department of Medicine, School of Medicine, University of Virginia, Charlottesville, Virginia, USA 22908.&lt;/auth-address&gt;&lt;titles&gt;&lt;title&gt;Breastfeeding-related maternal microchimerism&lt;/title&gt;&lt;secondary-title&gt;Nat Rev Immunol&lt;/secondary-title&gt;&lt;/titles&gt;&lt;periodical&gt;&lt;full-title&gt;Nat Rev Immunol&lt;/full-title&gt;&lt;/periodical&gt;&lt;pages&gt;729-1&lt;/pages&gt;&lt;volume&gt;17&lt;/volume&gt;&lt;number&gt;11&lt;/number&gt;&lt;dates&gt;&lt;year&gt;2017&lt;/year&gt;&lt;pub-dates&gt;&lt;date&gt;Nov&lt;/date&gt;&lt;/pub-dates&gt;&lt;/dates&gt;&lt;isbn&gt;1474-1741 (Electronic)&amp;#xD;1474-1733 (Linking)&lt;/isbn&gt;&lt;accession-num&gt;28972205&lt;/accession-num&gt;&lt;urls&gt;&lt;related-urls&gt;&lt;url&gt;http://www.ncbi.nlm.nih.gov/pubmed/28972205&lt;/url&gt;&lt;/related-urls&gt;&lt;/urls&gt;&lt;electronic-resource-num&gt;10.1038/nri.2017.115&lt;/electronic-resource-num&gt;&lt;/record&gt;&lt;/Cite&gt;&lt;/EndNote&gt;</w:instrText>
      </w:r>
      <w:r w:rsidR="00135228">
        <w:rPr>
          <w:rFonts w:cs="Times New Roman"/>
          <w:lang w:val="en-US"/>
        </w:rPr>
        <w:fldChar w:fldCharType="separate"/>
      </w:r>
      <w:r w:rsidR="00801E4F" w:rsidRPr="00801E4F">
        <w:rPr>
          <w:rFonts w:cs="Times New Roman"/>
          <w:noProof/>
          <w:vertAlign w:val="superscript"/>
          <w:lang w:val="en-US"/>
        </w:rPr>
        <w:t>33</w:t>
      </w:r>
      <w:r w:rsidR="00135228">
        <w:rPr>
          <w:rFonts w:cs="Times New Roman"/>
          <w:lang w:val="en-US"/>
        </w:rPr>
        <w:fldChar w:fldCharType="end"/>
      </w:r>
      <w:r w:rsidR="00135228">
        <w:rPr>
          <w:rFonts w:cs="Times New Roman"/>
          <w:lang w:val="en-US"/>
        </w:rPr>
        <w:t xml:space="preserve"> </w:t>
      </w:r>
    </w:p>
    <w:p w14:paraId="06D2A2F2" w14:textId="14A935EB" w:rsidR="00244569" w:rsidRDefault="00011801" w:rsidP="00EE0542">
      <w:pPr>
        <w:spacing w:line="480" w:lineRule="auto"/>
      </w:pPr>
      <w:r>
        <w:t xml:space="preserve">The role of mastitis is uncertain. </w:t>
      </w:r>
      <w:r w:rsidR="00135228">
        <w:t xml:space="preserve">Activation of </w:t>
      </w:r>
      <w:r w:rsidR="003B412F">
        <w:t>breast milk</w:t>
      </w:r>
      <w:r w:rsidR="00135228">
        <w:t xml:space="preserve"> cells and l</w:t>
      </w:r>
      <w:r w:rsidR="00244569">
        <w:t>eakage of HIV from plasma into the breast could promote HIV shedding</w:t>
      </w:r>
      <w:r w:rsidR="0055093C">
        <w:t>,</w:t>
      </w:r>
      <w:r w:rsidR="00244569">
        <w:fldChar w:fldCharType="begin"/>
      </w:r>
      <w:r w:rsidR="00801E4F">
        <w:instrText xml:space="preserve"> ADDIN EN.CITE &lt;EndNote&gt;&lt;Cite&gt;&lt;Author&gt;Semrau&lt;/Author&gt;&lt;Year&gt;2013&lt;/Year&gt;&lt;RecNum&gt;2027&lt;/RecNum&gt;&lt;DisplayText&gt;&lt;style face="superscript"&gt;34&lt;/style&gt;&lt;/DisplayText&gt;&lt;record&gt;&lt;rec-number&gt;2027&lt;/rec-number&gt;&lt;foreign-keys&gt;&lt;key app="EN" db-id="2ss2xfetz509ewetw5vxtfxdw2wf5tt0ffa9" timestamp="1511027509"&gt;2027&lt;/key&gt;&lt;/foreign-keys&gt;&lt;ref-type name="Journal Article"&gt;17&lt;/ref-type&gt;&lt;contributors&gt;&lt;authors&gt;&lt;author&gt;Semrau, K.&lt;/author&gt;&lt;author&gt;Kuhn, L.&lt;/author&gt;&lt;author&gt;Brooks, D. R.&lt;/author&gt;&lt;author&gt;Cabral, H.&lt;/author&gt;&lt;author&gt;Sinkala, M.&lt;/author&gt;&lt;author&gt;Kankasa, C.&lt;/author&gt;&lt;author&gt;Thea, D. M.&lt;/author&gt;&lt;author&gt;Aldrovandi, G. M.&lt;/author&gt;&lt;/authors&gt;&lt;/contributors&gt;&lt;auth-address&gt;Center for Global Health and Development, Boston University School of Public Health, Boston, MA 02118, USA. ksemrau@bu.edu&lt;/auth-address&gt;&lt;titles&gt;&lt;title&gt;Dynamics of breast milk HIV-1 RNA with unilateral mastitis or abscess&lt;/title&gt;&lt;secondary-title&gt;J Acquir Immune Defic Syndr&lt;/secondary-title&gt;&lt;/titles&gt;&lt;periodical&gt;&lt;full-title&gt;J Acquir Immune Defic Syndr&lt;/full-title&gt;&lt;/periodical&gt;&lt;pages&gt;348-55&lt;/pages&gt;&lt;volume&gt;62&lt;/volume&gt;&lt;number&gt;3&lt;/number&gt;&lt;keywords&gt;&lt;keyword&gt;Abscess/*virology&lt;/keyword&gt;&lt;keyword&gt;Adult&lt;/keyword&gt;&lt;keyword&gt;Breast Diseases/*virology&lt;/keyword&gt;&lt;keyword&gt;Breast Feeding/adverse effects&lt;/keyword&gt;&lt;keyword&gt;Female&lt;/keyword&gt;&lt;keyword&gt;HIV Infections/transmission/*virology&lt;/keyword&gt;&lt;keyword&gt;*Hiv-1&lt;/keyword&gt;&lt;keyword&gt;Humans&lt;/keyword&gt;&lt;keyword&gt;Mastitis/virology&lt;/keyword&gt;&lt;keyword&gt;Milk, Human/*virology&lt;/keyword&gt;&lt;keyword&gt;Polymerase Chain Reaction&lt;/keyword&gt;&lt;keyword&gt;RNA, Viral/*analysis&lt;/keyword&gt;&lt;/keywords&gt;&lt;dates&gt;&lt;year&gt;2013&lt;/year&gt;&lt;pub-dates&gt;&lt;date&gt;Mar 01&lt;/date&gt;&lt;/pub-dates&gt;&lt;/dates&gt;&lt;isbn&gt;1944-7884 (Electronic)&amp;#xD;1525-4135 (Linking)&lt;/isbn&gt;&lt;accession-num&gt;23202812&lt;/accession-num&gt;&lt;urls&gt;&lt;related-urls&gt;&lt;url&gt;http://www.ncbi.nlm.nih.gov/pubmed/23202812&lt;/url&gt;&lt;/related-urls&gt;&lt;/urls&gt;&lt;custom2&gt;PMC3647002&lt;/custom2&gt;&lt;electronic-resource-num&gt;10.1097/QAI.0b013e31827e64d4&lt;/electronic-resource-num&gt;&lt;/record&gt;&lt;/Cite&gt;&lt;/EndNote&gt;</w:instrText>
      </w:r>
      <w:r w:rsidR="00244569">
        <w:fldChar w:fldCharType="separate"/>
      </w:r>
      <w:r w:rsidR="00801E4F" w:rsidRPr="00801E4F">
        <w:rPr>
          <w:noProof/>
          <w:vertAlign w:val="superscript"/>
        </w:rPr>
        <w:t>34</w:t>
      </w:r>
      <w:r w:rsidR="00244569">
        <w:fldChar w:fldCharType="end"/>
      </w:r>
      <w:r w:rsidR="00244569">
        <w:t xml:space="preserve"> and data from the pre-ART era indicate an increased risk of MTCT in this situation</w:t>
      </w:r>
      <w:r w:rsidR="0055093C">
        <w:t>.</w:t>
      </w:r>
      <w:r w:rsidR="00244569">
        <w:fldChar w:fldCharType="begin"/>
      </w:r>
      <w:r w:rsidR="00801E4F">
        <w:instrText xml:space="preserve"> ADDIN EN.CITE &lt;EndNote&gt;&lt;Cite&gt;&lt;Author&gt;Lunney&lt;/Author&gt;&lt;Year&gt;2010&lt;/Year&gt;&lt;RecNum&gt;1970&lt;/RecNum&gt;&lt;DisplayText&gt;&lt;style face="superscript"&gt;35&lt;/style&gt;&lt;/DisplayText&gt;&lt;record&gt;&lt;rec-number&gt;1970&lt;/rec-number&gt;&lt;foreign-keys&gt;&lt;key app="EN" db-id="2ss2xfetz509ewetw5vxtfxdw2wf5tt0ffa9" timestamp="1510801821"&gt;1970&lt;/key&gt;&lt;/foreign-keys&gt;&lt;ref-type name="Journal Article"&gt;17&lt;/ref-type&gt;&lt;contributors&gt;&lt;authors&gt;&lt;author&gt;Lunney, K. M.&lt;/author&gt;&lt;author&gt;Iliff, P.&lt;/author&gt;&lt;author&gt;Mutasa, K.&lt;/author&gt;&lt;author&gt;Ntozini, R.&lt;/author&gt;&lt;author&gt;Magder, L. S.&lt;/author&gt;&lt;author&gt;Moulton, L. H.&lt;/author&gt;&lt;author&gt;Humphrey, J. H.&lt;/author&gt;&lt;/authors&gt;&lt;/contributors&gt;&lt;auth-address&gt;University of Maryland School of Medicine, Department of Epidemiology &amp;amp; Preventive Medicine, Baltimore, USA.&lt;/auth-address&gt;&lt;titles&gt;&lt;title&gt;Associations between breast milk viral load, mastitis, exclusive breast-feeding, and postnatal transmission of HIV&lt;/title&gt;&lt;secondary-title&gt;Clin Infect Dis&lt;/secondary-title&gt;&lt;/titles&gt;&lt;periodical&gt;&lt;full-title&gt;Clin Infect Dis&lt;/full-title&gt;&lt;/periodical&gt;&lt;pages&gt;762-9&lt;/pages&gt;&lt;volume&gt;50&lt;/volume&gt;&lt;number&gt;5&lt;/number&gt;&lt;keywords&gt;&lt;keyword&gt;Adult&lt;/keyword&gt;&lt;keyword&gt;*Breast Feeding&lt;/keyword&gt;&lt;keyword&gt;Female&lt;/keyword&gt;&lt;keyword&gt;HIV Infections/epidemiology/*transmission/*virology&lt;/keyword&gt;&lt;keyword&gt;Humans&lt;/keyword&gt;&lt;keyword&gt;Infant&lt;/keyword&gt;&lt;keyword&gt;Infant, Newborn&lt;/keyword&gt;&lt;keyword&gt;Infectious Disease Transmission, Vertical/*statistics &amp;amp; numerical data&lt;/keyword&gt;&lt;keyword&gt;Male&lt;/keyword&gt;&lt;keyword&gt;Mastitis/pathology/*virology&lt;/keyword&gt;&lt;keyword&gt;Milk, Human/chemistry/*virology&lt;/keyword&gt;&lt;keyword&gt;Plasma/virology&lt;/keyword&gt;&lt;keyword&gt;Sodium Chloride/analysis&lt;/keyword&gt;&lt;keyword&gt;*Viral Load&lt;/keyword&gt;&lt;keyword&gt;Young Adult&lt;/keyword&gt;&lt;/keywords&gt;&lt;dates&gt;&lt;year&gt;2010&lt;/year&gt;&lt;pub-dates&gt;&lt;date&gt;Mar 01&lt;/date&gt;&lt;/pub-dates&gt;&lt;/dates&gt;&lt;isbn&gt;1537-6591 (Electronic)&amp;#xD;1058-4838 (Linking)&lt;/isbn&gt;&lt;accession-num&gt;20121424&lt;/accession-num&gt;&lt;urls&gt;&lt;related-urls&gt;&lt;url&gt;http://www.ncbi.nlm.nih.gov/pubmed/20121424&lt;/url&gt;&lt;/related-urls&gt;&lt;/urls&gt;&lt;electronic-resource-num&gt;10.1086/650535&lt;/electronic-resource-num&gt;&lt;/record&gt;&lt;/Cite&gt;&lt;/EndNote&gt;</w:instrText>
      </w:r>
      <w:r w:rsidR="00244569">
        <w:fldChar w:fldCharType="separate"/>
      </w:r>
      <w:r w:rsidR="00801E4F" w:rsidRPr="00801E4F">
        <w:rPr>
          <w:noProof/>
          <w:vertAlign w:val="superscript"/>
        </w:rPr>
        <w:t>35</w:t>
      </w:r>
      <w:r w:rsidR="00244569">
        <w:fldChar w:fldCharType="end"/>
      </w:r>
      <w:r w:rsidR="00244569">
        <w:t xml:space="preserve"> </w:t>
      </w:r>
      <w:r w:rsidR="00135228">
        <w:t xml:space="preserve">Reactivation of latent viral infections such as cytomegalovirus or Epstein-Barr virus in </w:t>
      </w:r>
      <w:r w:rsidR="003B412F">
        <w:t>breast milk</w:t>
      </w:r>
      <w:r w:rsidR="00135228">
        <w:t xml:space="preserve"> may similarly and synergistically favour HIV shedding</w:t>
      </w:r>
      <w:r w:rsidR="0055093C">
        <w:t>.</w:t>
      </w:r>
      <w:r w:rsidR="00135228">
        <w:fldChar w:fldCharType="begin">
          <w:fldData xml:space="preserve">PEVuZE5vdGU+PENpdGU+PEF1dGhvcj5WaWxqb2VuPC9BdXRob3I+PFllYXI+MjAxNTwvWWVhcj48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</w:fldData>
        </w:fldChar>
      </w:r>
      <w:r w:rsidR="00801E4F">
        <w:instrText xml:space="preserve"> ADDIN EN.CITE </w:instrText>
      </w:r>
      <w:r w:rsidR="00801E4F">
        <w:fldChar w:fldCharType="begin">
          <w:fldData xml:space="preserve">PEVuZE5vdGU+PENpdGU+PEF1dGhvcj5WaWxqb2VuPC9BdXRob3I+PFllYXI+MjAxNTwvWWVhcj48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</w:fldData>
        </w:fldChar>
      </w:r>
      <w:r w:rsidR="00801E4F">
        <w:instrText xml:space="preserve"> ADDIN EN.CITE.DATA </w:instrText>
      </w:r>
      <w:r w:rsidR="00801E4F">
        <w:fldChar w:fldCharType="end"/>
      </w:r>
      <w:r w:rsidR="00135228">
        <w:fldChar w:fldCharType="separate"/>
      </w:r>
      <w:r w:rsidR="00801E4F" w:rsidRPr="00801E4F">
        <w:rPr>
          <w:noProof/>
          <w:vertAlign w:val="superscript"/>
        </w:rPr>
        <w:t>36</w:t>
      </w:r>
      <w:r w:rsidR="00135228">
        <w:fldChar w:fldCharType="end"/>
      </w:r>
      <w:r>
        <w:t xml:space="preserve"> There are no data about the effects of mastitis on HIV</w:t>
      </w:r>
      <w:r w:rsidR="00B868C7">
        <w:t>-</w:t>
      </w:r>
      <w:r>
        <w:t xml:space="preserve">RNA in </w:t>
      </w:r>
      <w:r w:rsidR="003B412F">
        <w:t>breast milk</w:t>
      </w:r>
      <w:r>
        <w:t xml:space="preserve"> or cell-associated HIV</w:t>
      </w:r>
      <w:r w:rsidR="00B868C7">
        <w:t>-</w:t>
      </w:r>
      <w:r>
        <w:t xml:space="preserve">DNA among women on </w:t>
      </w:r>
      <w:proofErr w:type="spellStart"/>
      <w:r>
        <w:t>cART</w:t>
      </w:r>
      <w:proofErr w:type="spellEnd"/>
      <w:r>
        <w:t xml:space="preserve"> who have suppressed plasma </w:t>
      </w:r>
      <w:r w:rsidR="009F6C35">
        <w:t>HIV-RNA</w:t>
      </w:r>
      <w:r>
        <w:t>.</w:t>
      </w:r>
    </w:p>
    <w:p w14:paraId="2DA960B1" w14:textId="1662D74E" w:rsidR="006D26BD" w:rsidRPr="00C81282" w:rsidRDefault="006D26BD" w:rsidP="006D26BD">
      <w:pPr>
        <w:spacing w:line="480" w:lineRule="auto"/>
        <w:rPr>
          <w:i/>
        </w:rPr>
      </w:pPr>
      <w:r w:rsidRPr="00C81282">
        <w:rPr>
          <w:i/>
        </w:rPr>
        <w:t>What about drug exposure</w:t>
      </w:r>
      <w:r>
        <w:rPr>
          <w:i/>
        </w:rPr>
        <w:t xml:space="preserve"> to breastfed infant</w:t>
      </w:r>
      <w:r w:rsidRPr="00C81282">
        <w:rPr>
          <w:i/>
        </w:rPr>
        <w:t>?</w:t>
      </w:r>
      <w:r w:rsidR="002905DB">
        <w:rPr>
          <w:i/>
        </w:rPr>
        <w:t xml:space="preserve"> </w:t>
      </w:r>
    </w:p>
    <w:p w14:paraId="780AB2AB" w14:textId="78344877" w:rsidR="006D26BD" w:rsidRDefault="006D26BD" w:rsidP="006D26BD">
      <w:pPr>
        <w:spacing w:line="480" w:lineRule="auto"/>
      </w:pPr>
      <w:r>
        <w:t xml:space="preserve">The two main concerns about </w:t>
      </w:r>
      <w:proofErr w:type="spellStart"/>
      <w:r>
        <w:t>transmammary</w:t>
      </w:r>
      <w:proofErr w:type="spellEnd"/>
      <w:r>
        <w:t xml:space="preserve"> exposure to maternal </w:t>
      </w:r>
      <w:proofErr w:type="spellStart"/>
      <w:r>
        <w:t>cART</w:t>
      </w:r>
      <w:proofErr w:type="spellEnd"/>
      <w:r>
        <w:t xml:space="preserve"> are the development of HIV-resistance in infants should transmission occur and toxicities resulting from long-term low-dose exposure to drug.</w:t>
      </w:r>
      <w:r w:rsidR="008D54D6">
        <w:t xml:space="preserve"> </w:t>
      </w:r>
      <w:r>
        <w:t xml:space="preserve">Almost all data on drug exposure to the breastfed infant </w:t>
      </w:r>
      <w:r w:rsidR="008D54D6">
        <w:t>are</w:t>
      </w:r>
      <w:r>
        <w:t xml:space="preserve"> derived from breastfeeding populations in LMIC. Exclus</w:t>
      </w:r>
      <w:r w:rsidR="00350D55">
        <w:t>ively breastfed infants receive</w:t>
      </w:r>
      <w:r>
        <w:t xml:space="preserve"> up to 10% of the weight-adjusted infant dose of nucleoside reverse transcriptase inhibitors (NRTIs) and non-NRTIs (NNRTIs), whereas </w:t>
      </w:r>
      <w:r w:rsidR="0058258E">
        <w:t xml:space="preserve">transfer of </w:t>
      </w:r>
      <w:r>
        <w:t>protease inhibitors (PIs) to the infant</w:t>
      </w:r>
      <w:r w:rsidR="00350D55">
        <w:t xml:space="preserve"> i</w:t>
      </w:r>
      <w:r w:rsidR="0058258E">
        <w:t>s low</w:t>
      </w:r>
      <w:r>
        <w:t>.</w:t>
      </w:r>
      <w:r>
        <w:fldChar w:fldCharType="begin">
          <w:fldData xml:space="preserve">PEVuZE5vdGU+PENpdGU+PEF1dGhvcj5XYWl0dDwvQXV0aG9yPjxZZWFyPjIwMTU8L1llYXI+PFJl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</w:fldData>
        </w:fldChar>
      </w:r>
      <w:r w:rsidR="00801E4F">
        <w:instrText xml:space="preserve"> ADDIN EN.CITE </w:instrText>
      </w:r>
      <w:r w:rsidR="00801E4F">
        <w:fldChar w:fldCharType="begin">
          <w:fldData xml:space="preserve">PEVuZE5vdGU+PENpdGU+PEF1dGhvcj5XYWl0dDwvQXV0aG9yPjxZZWFyPjIwMTU8L1llYXI+PFJl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</w:fldData>
        </w:fldChar>
      </w:r>
      <w:r w:rsidR="00801E4F">
        <w:instrText xml:space="preserve"> ADDIN EN.CITE.DATA </w:instrText>
      </w:r>
      <w:r w:rsidR="00801E4F">
        <w:fldChar w:fldCharType="end"/>
      </w:r>
      <w:r>
        <w:fldChar w:fldCharType="separate"/>
      </w:r>
      <w:r w:rsidR="00801E4F" w:rsidRPr="00801E4F">
        <w:rPr>
          <w:noProof/>
          <w:vertAlign w:val="superscript"/>
        </w:rPr>
        <w:t>37</w:t>
      </w:r>
      <w:r>
        <w:fldChar w:fldCharType="end"/>
      </w:r>
      <w:r>
        <w:t xml:space="preserve">  Genetic differences, such as CYP2B6 polymorphisms in the case of </w:t>
      </w:r>
      <w:proofErr w:type="spellStart"/>
      <w:r>
        <w:t>efavirenz</w:t>
      </w:r>
      <w:proofErr w:type="spellEnd"/>
      <w:r>
        <w:t>, result in higher infant drug exposure through pregnancy and breastfeeding.</w:t>
      </w:r>
      <w:r w:rsidR="00B744EF">
        <w:fldChar w:fldCharType="begin">
          <w:fldData xml:space="preserve">PEVuZE5vdGU+PENpdGU+PEF1dGhvcj5PbGFndW5qdTwvQXV0aG9yPjxZZWFyPjIwMTU8L1llYXI+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</w:fldData>
        </w:fldChar>
      </w:r>
      <w:r w:rsidR="00801E4F">
        <w:instrText xml:space="preserve"> ADDIN EN.CITE </w:instrText>
      </w:r>
      <w:r w:rsidR="00801E4F">
        <w:fldChar w:fldCharType="begin">
          <w:fldData xml:space="preserve">PEVuZE5vdGU+PENpdGU+PEF1dGhvcj5PbGFndW5qdTwvQXV0aG9yPjxZZWFyPjIwMTU8L1llYXI+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</w:fldData>
        </w:fldChar>
      </w:r>
      <w:r w:rsidR="00801E4F">
        <w:instrText xml:space="preserve"> ADDIN EN.CITE.DATA </w:instrText>
      </w:r>
      <w:r w:rsidR="00801E4F">
        <w:fldChar w:fldCharType="end"/>
      </w:r>
      <w:r w:rsidR="00B744EF">
        <w:fldChar w:fldCharType="separate"/>
      </w:r>
      <w:r w:rsidR="00801E4F" w:rsidRPr="00801E4F">
        <w:rPr>
          <w:noProof/>
          <w:vertAlign w:val="superscript"/>
        </w:rPr>
        <w:t>38</w:t>
      </w:r>
      <w:r w:rsidR="00B744EF">
        <w:fldChar w:fldCharType="end"/>
      </w:r>
      <w:r>
        <w:t xml:space="preserve"> Individual patient data indicate transfer of </w:t>
      </w:r>
      <w:proofErr w:type="spellStart"/>
      <w:r>
        <w:t>dolutegravir</w:t>
      </w:r>
      <w:proofErr w:type="spellEnd"/>
      <w:r>
        <w:t xml:space="preserve"> to the breastfed infant,</w:t>
      </w:r>
      <w:r>
        <w:fldChar w:fldCharType="begin"/>
      </w:r>
      <w:r w:rsidR="00801E4F">
        <w:instrText xml:space="preserve"> ADDIN EN.CITE &lt;EndNote&gt;&lt;Cite&gt;&lt;Author&gt;Kobbe&lt;/Author&gt;&lt;Year&gt;2016&lt;/Year&gt;&lt;RecNum&gt;1573&lt;/RecNum&gt;&lt;DisplayText&gt;&lt;style face="superscript"&gt;39&lt;/style&gt;&lt;/DisplayText&gt;&lt;record&gt;&lt;rec-number&gt;1573&lt;/rec-number&gt;&lt;foreign-keys&gt;&lt;key app="EN" db-id="2ss2xfetz509ewetw5vxtfxdw2wf5tt0ffa9" timestamp="1482147535"&gt;1573&lt;/key&gt;&lt;/foreign-keys&gt;&lt;ref-type name="Journal Article"&gt;17&lt;/ref-type&gt;&lt;contributors&gt;&lt;authors&gt;&lt;author&gt;Kobbe, R.&lt;/author&gt;&lt;author&gt;Schalkwijk, S.&lt;/author&gt;&lt;author&gt;Dunay, G.&lt;/author&gt;&lt;author&gt;Eberhard, J. M.&lt;/author&gt;&lt;author&gt;Schulze-Sturm, U.&lt;/author&gt;&lt;author&gt;Hollwitz, B.&lt;/author&gt;&lt;author&gt;Degen, O.&lt;/author&gt;&lt;author&gt;Teulen, M.&lt;/author&gt;&lt;author&gt;Colbers, A.&lt;/author&gt;&lt;author&gt;Burger, D.&lt;/author&gt;&lt;/authors&gt;&lt;/contributors&gt;&lt;auth-address&gt;aDepartment of Pediatrics, University Medical Centre Hamburg-Eppendorf, Hamburg, Germany bDepartment of Pharmacy, Radboud University Medical Center cRadboud Institute for Health Sciences, Nijmegen, The Netherlands dHeinrich Pette Institute - Leibniz Institute for Experimental Virology eGerman Center for Infection Research (DZIF) fDepartment of Obstetrics and Fetal Medicine, University Medical Center Hamburg-Eppendorf gDepartment of Medicine, Infectious Disease Unit, University Medical Center Hamburg-Eppendorf, Hamburg, Germany.&lt;/auth-address&gt;&lt;titles&gt;&lt;title&gt;Dolutegravir in breast milk and maternal and infant plasma during breastfeeding&lt;/title&gt;&lt;secondary-title&gt;AIDS&lt;/secondary-title&gt;&lt;/titles&gt;&lt;periodical&gt;&lt;full-title&gt;AIDS&lt;/full-title&gt;&lt;/periodical&gt;&lt;pages&gt;2731-2733&lt;/pages&gt;&lt;volume&gt;30&lt;/volume&gt;&lt;number&gt;17&lt;/number&gt;&lt;dates&gt;&lt;year&gt;2016&lt;/year&gt;&lt;pub-dates&gt;&lt;date&gt;Nov 13&lt;/date&gt;&lt;/pub-dates&gt;&lt;/dates&gt;&lt;isbn&gt;1473-5571 (Electronic)&amp;#xD;0269-9370 (Linking)&lt;/isbn&gt;&lt;accession-num&gt;27782968&lt;/accession-num&gt;&lt;urls&gt;&lt;related-urls&gt;&lt;url&gt;http://www.ncbi.nlm.nih.gov/pubmed/27782968&lt;/url&gt;&lt;/related-urls&gt;&lt;/urls&gt;&lt;electronic-resource-num&gt;10.1097/QAD.0000000000001259&lt;/electronic-resource-num&gt;&lt;/record&gt;&lt;/Cite&gt;&lt;/EndNote&gt;</w:instrText>
      </w:r>
      <w:r>
        <w:fldChar w:fldCharType="separate"/>
      </w:r>
      <w:r w:rsidR="00801E4F" w:rsidRPr="00801E4F">
        <w:rPr>
          <w:noProof/>
          <w:vertAlign w:val="superscript"/>
        </w:rPr>
        <w:t>39</w:t>
      </w:r>
      <w:r>
        <w:fldChar w:fldCharType="end"/>
      </w:r>
      <w:r>
        <w:t xml:space="preserve"> with ongoing studies exploring this question (DolPHIN-1, </w:t>
      </w:r>
      <w:r w:rsidRPr="00D86533">
        <w:t>NCT02245022</w:t>
      </w:r>
      <w:r>
        <w:t xml:space="preserve">). Reduced infant clearance of </w:t>
      </w:r>
      <w:proofErr w:type="spellStart"/>
      <w:r>
        <w:t>dolutegravir</w:t>
      </w:r>
      <w:proofErr w:type="spellEnd"/>
      <w:r>
        <w:t xml:space="preserve"> likely relates to the immature metabolism of the neonates</w:t>
      </w:r>
      <w:r w:rsidR="008D54D6">
        <w:t>.</w:t>
      </w:r>
      <w:r>
        <w:fldChar w:fldCharType="begin">
          <w:fldData xml:space="preserve">PEVuZE5vdGU+PENpdGU+PEF1dGhvcj5NdWxsaWdhbjwvQXV0aG9yPjxZZWFyPjIwMTg8L1llYXI+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</w:fldData>
        </w:fldChar>
      </w:r>
      <w:r w:rsidR="00801E4F">
        <w:instrText xml:space="preserve"> ADDIN EN.CITE </w:instrText>
      </w:r>
      <w:r w:rsidR="00801E4F">
        <w:fldChar w:fldCharType="begin">
          <w:fldData xml:space="preserve">PEVuZE5vdGU+PENpdGU+PEF1dGhvcj5NdWxsaWdhbjwvQXV0aG9yPjxZZWFyPjIwMTg8L1llYXI+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</w:fldData>
        </w:fldChar>
      </w:r>
      <w:r w:rsidR="00801E4F">
        <w:instrText xml:space="preserve"> ADDIN EN.CITE.DATA </w:instrText>
      </w:r>
      <w:r w:rsidR="00801E4F">
        <w:fldChar w:fldCharType="end"/>
      </w:r>
      <w:r>
        <w:fldChar w:fldCharType="separate"/>
      </w:r>
      <w:r w:rsidR="00801E4F" w:rsidRPr="00801E4F">
        <w:rPr>
          <w:noProof/>
          <w:vertAlign w:val="superscript"/>
        </w:rPr>
        <w:t>40</w:t>
      </w:r>
      <w:r>
        <w:fldChar w:fldCharType="end"/>
      </w:r>
      <w:r>
        <w:t xml:space="preserve"> No </w:t>
      </w:r>
      <w:r>
        <w:lastRenderedPageBreak/>
        <w:t xml:space="preserve">breast milk pharmacokinetic data yet exist for drugs including </w:t>
      </w:r>
      <w:proofErr w:type="spellStart"/>
      <w:r>
        <w:t>tenofovir</w:t>
      </w:r>
      <w:proofErr w:type="spellEnd"/>
      <w:r>
        <w:t xml:space="preserve"> </w:t>
      </w:r>
      <w:proofErr w:type="spellStart"/>
      <w:r>
        <w:t>alafenamide</w:t>
      </w:r>
      <w:proofErr w:type="spellEnd"/>
      <w:r w:rsidR="008D54D6">
        <w:t>,</w:t>
      </w:r>
      <w:r>
        <w:t xml:space="preserve"> which are increasingly used in high-income countries. </w:t>
      </w:r>
      <w:r w:rsidR="0058258E">
        <w:t xml:space="preserve">Infant ingestion of low concentrations of ART through breast milk can promote emergence of drug-resistant mutants in the infant. </w:t>
      </w:r>
      <w:r>
        <w:t>Two large PMTCT studies demonstrated that infants who acquire</w:t>
      </w:r>
      <w:r w:rsidR="0058258E">
        <w:t>d</w:t>
      </w:r>
      <w:r>
        <w:t xml:space="preserve"> HIV during breastfeeding despite maternal </w:t>
      </w:r>
      <w:proofErr w:type="spellStart"/>
      <w:r w:rsidR="008D7C79">
        <w:t>c</w:t>
      </w:r>
      <w:r>
        <w:t>ART</w:t>
      </w:r>
      <w:proofErr w:type="spellEnd"/>
      <w:r>
        <w:t xml:space="preserve"> had high rates of multi-class drug resistance, with demonstration of different resistance patterns to those seen in their mothers</w:t>
      </w:r>
      <w:r w:rsidR="0058258E">
        <w:t>.</w:t>
      </w:r>
      <w:r>
        <w:fldChar w:fldCharType="begin">
          <w:fldData xml:space="preserve">PEVuZE5vdGU+PENpdGU+PEF1dGhvcj5Gb2dlbDwvQXV0aG9yPjxZZWFyPjIwMTM8L1llYXI+PFJl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</w:fldData>
        </w:fldChar>
      </w:r>
      <w:r w:rsidR="00801E4F">
        <w:instrText xml:space="preserve"> ADDIN EN.CITE </w:instrText>
      </w:r>
      <w:r w:rsidR="00801E4F">
        <w:fldChar w:fldCharType="begin">
          <w:fldData xml:space="preserve">PEVuZE5vdGU+PENpdGU+PEF1dGhvcj5Gb2dlbDwvQXV0aG9yPjxZZWFyPjIwMTM8L1llYXI+PFJl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</w:fldData>
        </w:fldChar>
      </w:r>
      <w:r w:rsidR="00801E4F">
        <w:instrText xml:space="preserve"> ADDIN EN.CITE.DATA </w:instrText>
      </w:r>
      <w:r w:rsidR="00801E4F">
        <w:fldChar w:fldCharType="end"/>
      </w:r>
      <w:r>
        <w:fldChar w:fldCharType="separate"/>
      </w:r>
      <w:r w:rsidR="00801E4F" w:rsidRPr="00801E4F">
        <w:rPr>
          <w:noProof/>
          <w:vertAlign w:val="superscript"/>
        </w:rPr>
        <w:t>41,42</w:t>
      </w:r>
      <w:r>
        <w:fldChar w:fldCharType="end"/>
      </w:r>
      <w:r>
        <w:t xml:space="preserve">  </w:t>
      </w:r>
    </w:p>
    <w:p w14:paraId="4D753977" w14:textId="2409D6C0" w:rsidR="006D26BD" w:rsidRDefault="000641BF" w:rsidP="006D26BD">
      <w:pPr>
        <w:spacing w:line="480" w:lineRule="auto"/>
      </w:pPr>
      <w:r>
        <w:t>Pharmacovigilance of infant exposure to drugs through breastfeeding is poor, with under-reporting of adverse drug reactions and a likely skew towards the most serious events.</w:t>
      </w:r>
      <w:r>
        <w:fldChar w:fldCharType="begin"/>
      </w:r>
      <w:r w:rsidR="00801E4F">
        <w:instrText xml:space="preserve"> ADDIN EN.CITE &lt;EndNote&gt;&lt;Cite&gt;&lt;Author&gt;Hawcutt&lt;/Author&gt;&lt;Year&gt;2016&lt;/Year&gt;&lt;RecNum&gt;1805&lt;/RecNum&gt;&lt;DisplayText&gt;&lt;style face="superscript"&gt;43&lt;/style&gt;&lt;/DisplayText&gt;&lt;record&gt;&lt;rec-number&gt;1805&lt;/rec-number&gt;&lt;foreign-keys&gt;&lt;key app="EN" db-id="2ss2xfetz509ewetw5vxtfxdw2wf5tt0ffa9" timestamp="1497978772"&gt;1805&lt;/key&gt;&lt;/foreign-keys&gt;&lt;ref-type name="Journal Article"&gt;17&lt;/ref-type&gt;&lt;contributors&gt;&lt;authors&gt;&lt;author&gt;Hawcutt, D. B.&lt;/author&gt;&lt;author&gt;Russell, N. J.&lt;/author&gt;&lt;author&gt;Maqsood, H.&lt;/author&gt;&lt;author&gt;Kouranloo, K.&lt;/author&gt;&lt;author&gt;Gomberg, S.&lt;/author&gt;&lt;author&gt;Waitt, C.&lt;/author&gt;&lt;author&gt;Sharp, A.&lt;/author&gt;&lt;author&gt;Riordan, A.&lt;/author&gt;&lt;author&gt;Turner, M. A.&lt;/author&gt;&lt;/authors&gt;&lt;/contributors&gt;&lt;auth-address&gt;Department of Women&amp;apos;s and Children&amp;apos;s Health, University of Liverpool.&amp;#xD;NIHR Alder Hey Clinical Research Facility.&amp;#xD;Alder Hey Children&amp;apos;s Hospital, Liverpool.&amp;#xD;Medical Student, University of Liverpool.&amp;#xD;Department of Molecular and Clinical Pharmacology, University of Liverpool.&amp;#xD;Liverpool Women&amp;apos;s NHS Foundation Trust, Liverpool.&lt;/auth-address&gt;&lt;titles&gt;&lt;title&gt;Spontaneous adverse drug reaction reports for neonates and infants in the UK 2001-2010: content and utility analysis&lt;/title&gt;&lt;secondary-title&gt;Br J Clin Pharmacol&lt;/secondary-title&gt;&lt;/titles&gt;&lt;periodical&gt;&lt;full-title&gt;Br J Clin Pharmacol&lt;/full-title&gt;&lt;/periodical&gt;&lt;pages&gt;1601-1612&lt;/pages&gt;&lt;volume&gt;82&lt;/volume&gt;&lt;number&gt;6&lt;/number&gt;&lt;keywords&gt;&lt;keyword&gt;adverse drug reaction&lt;/keyword&gt;&lt;keyword&gt;fetal&lt;/keyword&gt;&lt;keyword&gt;neonate&lt;/keyword&gt;&lt;keyword&gt;paediatric&lt;/keyword&gt;&lt;keyword&gt;pharmacology&lt;/keyword&gt;&lt;keyword&gt;spontaneous reporting scheme&lt;/keyword&gt;&lt;/keywords&gt;&lt;dates&gt;&lt;year&gt;2016&lt;/year&gt;&lt;pub-dates&gt;&lt;date&gt;Dec&lt;/date&gt;&lt;/pub-dates&gt;&lt;/dates&gt;&lt;isbn&gt;1365-2125 (Electronic)&amp;#xD;0306-5251 (Linking)&lt;/isbn&gt;&lt;accession-num&gt;27597136&lt;/accession-num&gt;&lt;urls&gt;&lt;related-urls&gt;&lt;url&gt;http://www.ncbi.nlm.nih.gov/pubmed/27597136&lt;/url&gt;&lt;/related-urls&gt;&lt;/urls&gt;&lt;custom2&gt;PMC5099553&lt;/custom2&gt;&lt;electronic-resource-num&gt;10.1111/bcp.13067&lt;/electronic-resource-num&gt;&lt;/record&gt;&lt;/Cite&gt;&lt;/EndNote&gt;</w:instrText>
      </w:r>
      <w:r>
        <w:fldChar w:fldCharType="separate"/>
      </w:r>
      <w:r w:rsidR="00801E4F" w:rsidRPr="00801E4F">
        <w:rPr>
          <w:noProof/>
          <w:vertAlign w:val="superscript"/>
        </w:rPr>
        <w:t>43</w:t>
      </w:r>
      <w:r>
        <w:fldChar w:fldCharType="end"/>
      </w:r>
      <w:r>
        <w:t xml:space="preserve"> Whilst the Antiretroviral Pregnancy Registry is well established, no parallel system exists to systematically collect data relating to clinical outcomes, growth and development in the breastfed infant. Furthermore, the clinical tools needed to assess for subtle toxicities alongside clinical care have not been established. </w:t>
      </w:r>
      <w:r w:rsidR="0058258E">
        <w:t>Few</w:t>
      </w:r>
      <w:r w:rsidR="006D26BD" w:rsidRPr="001D4019">
        <w:t xml:space="preserve"> large PMTCT trials conducted in low-income countries </w:t>
      </w:r>
      <w:r w:rsidR="0058258E">
        <w:t>reported</w:t>
      </w:r>
      <w:r w:rsidR="006D26BD" w:rsidRPr="001D4019">
        <w:t xml:space="preserve"> on infant safety da</w:t>
      </w:r>
      <w:r w:rsidR="006D26BD" w:rsidRPr="00224157">
        <w:t>ta. The recent PROMISE study described similar rates of</w:t>
      </w:r>
      <w:r w:rsidR="008D7C79">
        <w:t xml:space="preserve"> </w:t>
      </w:r>
      <w:r w:rsidR="008D7C79">
        <w:rPr>
          <w:rFonts w:cstheme="minorHAnsi"/>
        </w:rPr>
        <w:t>≥</w:t>
      </w:r>
      <w:r w:rsidR="006D26BD" w:rsidRPr="00224157">
        <w:t xml:space="preserve"> grade </w:t>
      </w:r>
      <w:r w:rsidR="008D7C79">
        <w:t>3</w:t>
      </w:r>
      <w:r w:rsidR="006D26BD" w:rsidRPr="00224157">
        <w:t xml:space="preserve"> adverse events between infants given prolonged treatment with </w:t>
      </w:r>
      <w:proofErr w:type="spellStart"/>
      <w:r w:rsidR="006D26BD" w:rsidRPr="00224157">
        <w:t>nevirapine</w:t>
      </w:r>
      <w:proofErr w:type="spellEnd"/>
      <w:r w:rsidR="006D26BD" w:rsidRPr="00224157">
        <w:t xml:space="preserve"> compared to having </w:t>
      </w:r>
      <w:proofErr w:type="spellStart"/>
      <w:r w:rsidR="006D26BD" w:rsidRPr="00224157">
        <w:t>transmammary</w:t>
      </w:r>
      <w:proofErr w:type="spellEnd"/>
      <w:r w:rsidR="006D26BD" w:rsidRPr="00224157">
        <w:t xml:space="preserve"> exposure to maternal </w:t>
      </w:r>
      <w:r w:rsidR="008D7C79">
        <w:t>c</w:t>
      </w:r>
      <w:r w:rsidR="00B744EF">
        <w:t>ART.</w:t>
      </w:r>
      <w:r w:rsidR="006D26BD" w:rsidRPr="001D4019">
        <w:fldChar w:fldCharType="begin">
          <w:fldData xml:space="preserve">PEVuZE5vdGU+PENpdGU+PEF1dGhvcj5GbHlubjwvQXV0aG9yPjxZZWFyPjIwMTg8L1llYXI+PFJl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==
</w:fldData>
        </w:fldChar>
      </w:r>
      <w:r w:rsidR="00B744EF">
        <w:instrText xml:space="preserve"> ADDIN EN.CITE </w:instrText>
      </w:r>
      <w:r w:rsidR="00B744EF">
        <w:fldChar w:fldCharType="begin">
          <w:fldData xml:space="preserve">PEVuZE5vdGU+PENpdGU+PEF1dGhvcj5GbHlubjwvQXV0aG9yPjxZZWFyPjIwMTg8L1llYXI+PFJl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==
</w:fldData>
        </w:fldChar>
      </w:r>
      <w:r w:rsidR="00B744EF">
        <w:instrText xml:space="preserve"> ADDIN EN.CITE.DATA </w:instrText>
      </w:r>
      <w:r w:rsidR="00B744EF">
        <w:fldChar w:fldCharType="end"/>
      </w:r>
      <w:r w:rsidR="006D26BD" w:rsidRPr="001D4019">
        <w:fldChar w:fldCharType="separate"/>
      </w:r>
      <w:r w:rsidR="00B744EF" w:rsidRPr="00B744EF">
        <w:rPr>
          <w:noProof/>
          <w:vertAlign w:val="superscript"/>
        </w:rPr>
        <w:t>13</w:t>
      </w:r>
      <w:r w:rsidR="006D26BD" w:rsidRPr="001D4019">
        <w:fldChar w:fldCharType="end"/>
      </w:r>
      <w:r w:rsidR="006D26BD" w:rsidRPr="001D4019">
        <w:t xml:space="preserve"> </w:t>
      </w:r>
    </w:p>
    <w:p w14:paraId="0CD92EB9" w14:textId="72B0C8F5" w:rsidR="006D26BD" w:rsidRDefault="006D26BD" w:rsidP="006D26BD">
      <w:pPr>
        <w:spacing w:line="480" w:lineRule="auto"/>
        <w:rPr>
          <w:i/>
        </w:rPr>
      </w:pPr>
      <w:r w:rsidRPr="006855C3">
        <w:rPr>
          <w:i/>
        </w:rPr>
        <w:t>What is optimal infant prophylaxis?</w:t>
      </w:r>
    </w:p>
    <w:p w14:paraId="02E235DE" w14:textId="58C9EFC7" w:rsidR="006D26BD" w:rsidRPr="00E80F79" w:rsidRDefault="006D26BD" w:rsidP="006D26BD">
      <w:pPr>
        <w:spacing w:line="480" w:lineRule="auto"/>
      </w:pPr>
      <w:r>
        <w:t xml:space="preserve">Given the uncertainty about </w:t>
      </w:r>
      <w:r w:rsidR="00CD7357">
        <w:t xml:space="preserve">the </w:t>
      </w:r>
      <w:r>
        <w:t xml:space="preserve">absolute risk of HIV transmission to the breastfed infant, prophylaxis might be an </w:t>
      </w:r>
      <w:r w:rsidR="00CD7357">
        <w:t>option</w:t>
      </w:r>
      <w:r>
        <w:t xml:space="preserve">, particularly </w:t>
      </w:r>
      <w:r w:rsidR="00CD7357">
        <w:t xml:space="preserve">as </w:t>
      </w:r>
      <w:r>
        <w:t>a ‘rescue strategy’ in the event that the mother experiences viral rebound. EACS gui</w:t>
      </w:r>
      <w:r w:rsidR="006A64F8">
        <w:t>delines make no reference to</w:t>
      </w:r>
      <w:r>
        <w:t xml:space="preserve"> infant prophylaxis.</w:t>
      </w:r>
      <w:r>
        <w:fldChar w:fldCharType="begin"/>
      </w:r>
      <w:r>
        <w:instrText xml:space="preserve"> ADDIN EN.CITE &lt;EndNote&gt;&lt;Cite&gt;&lt;Author&gt;EACS&lt;/Author&gt;&lt;Year&gt;2017&lt;/Year&gt;&lt;RecNum&gt;1957&lt;/RecNum&gt;&lt;DisplayText&gt;&lt;style face="superscript"&gt;1&lt;/style&gt;&lt;/DisplayText&gt;&lt;record&gt;&lt;rec-number&gt;1957&lt;/rec-number&gt;&lt;foreign-keys&gt;&lt;key app="EN" db-id="2ss2xfetz509ewetw5vxtfxdw2wf5tt0ffa9" timestamp="1510652538"&gt;1957&lt;/key&gt;&lt;/foreign-keys&gt;&lt;ref-type name="Standard"&gt;58&lt;/ref-type&gt;&lt;contributors&gt;&lt;authors&gt;&lt;author&gt;EACS&lt;/author&gt;&lt;/authors&gt;&lt;/contributors&gt;&lt;titles&gt;&lt;title&gt;Guidelines Version 9.0, October 2017&lt;/title&gt;&lt;/titles&gt;&lt;pages&gt;15&lt;/pages&gt;&lt;dates&gt;&lt;year&gt;2017&lt;/year&gt;&lt;/dates&gt;&lt;pub-location&gt;London&lt;/pub-location&gt;&lt;publisher&gt;European AIDS Clinical Society (EACS)&lt;/publisher&gt;&lt;urls&gt;&lt;/urls&gt;&lt;/record&gt;&lt;/Cite&gt;&lt;/EndNote&gt;</w:instrText>
      </w:r>
      <w:r>
        <w:fldChar w:fldCharType="separate"/>
      </w:r>
      <w:r w:rsidRPr="00500EB9">
        <w:rPr>
          <w:noProof/>
          <w:vertAlign w:val="superscript"/>
        </w:rPr>
        <w:t>1</w:t>
      </w:r>
      <w:r>
        <w:fldChar w:fldCharType="end"/>
      </w:r>
      <w:r w:rsidR="004743BD">
        <w:t xml:space="preserve"> Consistent</w:t>
      </w:r>
      <w:r w:rsidR="00801E4F">
        <w:t xml:space="preserve"> with most European guidelines,</w:t>
      </w:r>
      <w:r w:rsidR="004743BD">
        <w:fldChar w:fldCharType="begin">
          <w:fldData xml:space="preserve">PEVuZE5vdGU+PENpdGU+PEF1dGhvcj5BZWJpLVBvcHA8L0F1dGhvcj48WWVhcj4yMDEzPC9ZZWFy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</w:fldData>
        </w:fldChar>
      </w:r>
      <w:r w:rsidR="00801E4F">
        <w:instrText xml:space="preserve"> ADDIN EN.CITE </w:instrText>
      </w:r>
      <w:r w:rsidR="00801E4F">
        <w:fldChar w:fldCharType="begin">
          <w:fldData xml:space="preserve">PEVuZE5vdGU+PENpdGU+PEF1dGhvcj5BZWJpLVBvcHA8L0F1dGhvcj48WWVhcj4yMDEzPC9ZZWFy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</w:fldData>
        </w:fldChar>
      </w:r>
      <w:r w:rsidR="00801E4F">
        <w:instrText xml:space="preserve"> ADDIN EN.CITE.DATA </w:instrText>
      </w:r>
      <w:r w:rsidR="00801E4F">
        <w:fldChar w:fldCharType="end"/>
      </w:r>
      <w:r w:rsidR="004743BD">
        <w:fldChar w:fldCharType="separate"/>
      </w:r>
      <w:r w:rsidR="00801E4F" w:rsidRPr="00801E4F">
        <w:rPr>
          <w:noProof/>
          <w:vertAlign w:val="superscript"/>
        </w:rPr>
        <w:t>44</w:t>
      </w:r>
      <w:r w:rsidR="004743BD">
        <w:fldChar w:fldCharType="end"/>
      </w:r>
      <w:r w:rsidR="004743BD">
        <w:t xml:space="preserve"> B</w:t>
      </w:r>
      <w:r>
        <w:t xml:space="preserve">ritish HIV Association guidelines recommend </w:t>
      </w:r>
      <w:proofErr w:type="spellStart"/>
      <w:r>
        <w:t>nevirapine</w:t>
      </w:r>
      <w:proofErr w:type="spellEnd"/>
      <w:r>
        <w:t xml:space="preserve"> monotherapy for four weeks in the infant whose mother has a plasma HIV-RNA level &lt;50 copies/mL; </w:t>
      </w:r>
      <w:r w:rsidR="004743BD">
        <w:t xml:space="preserve">maternal </w:t>
      </w:r>
      <w:proofErr w:type="spellStart"/>
      <w:r w:rsidR="004743BD">
        <w:t>cART</w:t>
      </w:r>
      <w:proofErr w:type="spellEnd"/>
      <w:r w:rsidR="004743BD">
        <w:t xml:space="preserve"> is seen to provide sufficient prophylaxis for the breastfed infant of a </w:t>
      </w:r>
      <w:proofErr w:type="spellStart"/>
      <w:r w:rsidR="004743BD">
        <w:t>virologically</w:t>
      </w:r>
      <w:proofErr w:type="spellEnd"/>
      <w:r w:rsidR="004743BD">
        <w:t xml:space="preserve"> suppressed mother</w:t>
      </w:r>
      <w:r w:rsidR="00801E4F">
        <w:t>.</w:t>
      </w:r>
      <w:r w:rsidR="004743BD">
        <w:fldChar w:fldCharType="begin"/>
      </w:r>
      <w:r w:rsidR="00B744EF">
        <w:instrText xml:space="preserve"> ADDIN EN.CITE &lt;EndNote&gt;&lt;Cite&gt;&lt;Author&gt;BHIVA&lt;/Author&gt;&lt;Year&gt;2018&lt;/Year&gt;&lt;RecNum&gt;2080&lt;/RecNum&gt;&lt;DisplayText&gt;&lt;style face="superscript"&gt;10&lt;/style&gt;&lt;/DisplayText&gt;&lt;record&gt;&lt;rec-number&gt;2080&lt;/rec-number&gt;&lt;foreign-keys&gt;&lt;key app="EN" db-id="2ss2xfetz509ewetw5vxtfxdw2wf5tt0ffa9" timestamp="1524450597"&gt;2080&lt;/key&gt;&lt;/foreign-keys&gt;&lt;ref-type name="Report"&gt;27&lt;/ref-type&gt;&lt;contributors&gt;&lt;authors&gt;&lt;author&gt;BHIVA&lt;/author&gt;&lt;/authors&gt;&lt;/contributors&gt;&lt;titles&gt;&lt;title&gt;British HIV Association guidelines for the management of HIV infection in pregnant women 2018: Consultation draft&lt;/title&gt;&lt;/titles&gt;&lt;dates&gt;&lt;year&gt;2018&lt;/year&gt;&lt;/dates&gt;&lt;urls&gt;&lt;related-urls&gt;&lt;url&gt;http://www.bhiva.org/documents/Guidelines/Pregnancy/2018/BHIVA-Pregnancy-guidelines-consultation-draft-final.pdf, accessed 23 April 2018&lt;/url&gt;&lt;/related-urls&gt;&lt;/urls&gt;&lt;/record&gt;&lt;/Cite&gt;&lt;/EndNote&gt;</w:instrText>
      </w:r>
      <w:r w:rsidR="004743BD">
        <w:fldChar w:fldCharType="separate"/>
      </w:r>
      <w:r w:rsidR="00B744EF" w:rsidRPr="00B744EF">
        <w:rPr>
          <w:noProof/>
          <w:vertAlign w:val="superscript"/>
        </w:rPr>
        <w:t>10</w:t>
      </w:r>
      <w:r w:rsidR="004743BD">
        <w:fldChar w:fldCharType="end"/>
      </w:r>
      <w:r>
        <w:t xml:space="preserve"> The Swiss national guidelines do not recommend infant post-exposure prophylaxis (PEP) in mothers with undetectable HIV-RNA at delivery</w:t>
      </w:r>
      <w:r w:rsidR="00801E4F">
        <w:t>.</w:t>
      </w:r>
      <w:r w:rsidR="00B744EF">
        <w:fldChar w:fldCharType="begin"/>
      </w:r>
      <w:r w:rsidR="00801E4F">
        <w:instrText xml:space="preserve"> ADDIN EN.CITE &lt;EndNote&gt;&lt;Cite ExcludeAuth="1"&gt;&lt;Year&gt;2016&lt;/Year&gt;&lt;RecNum&gt;2098&lt;/RecNum&gt;&lt;DisplayText&gt;&lt;style face="superscript"&gt;45&lt;/style&gt;&lt;/DisplayText&gt;&lt;record&gt;&lt;rec-number&gt;2098&lt;/rec-number&gt;&lt;foreign-keys&gt;&lt;key app="EN" db-id="2ss2xfetz509ewetw5vxtfxdw2wf5tt0ffa9" timestamp="1524643994"&gt;2098&lt;/key&gt;&lt;/foreign-keys&gt;&lt;ref-type name="Journal Article"&gt;17&lt;/ref-type&gt;&lt;contributors&gt;&lt;/contributors&gt;&lt;titles&gt;&lt;title&gt;Empfehlungen der Eidgenossischen Kommission fur sexuelle Gesundheit (EKSG) zur Pravention der HIV-Ubertragung von der Mutter auf das Kind&lt;/title&gt;&lt;secondary-title&gt;Bulletin Federal Office of Public Health&lt;/secondary-title&gt;&lt;/titles&gt;&lt;periodical&gt;&lt;full-title&gt;Bulletin Federal Office of Public Health&lt;/full-title&gt;&lt;/periodical&gt;&lt;pages&gt;80–81&lt;/pages&gt;&lt;volume&gt;4&lt;/volume&gt;&lt;dates&gt;&lt;year&gt;2016&lt;/year&gt;&lt;/dates&gt;&lt;urls&gt;&lt;/urls&gt;&lt;/record&gt;&lt;/Cite&gt;&lt;/EndNote&gt;</w:instrText>
      </w:r>
      <w:r w:rsidR="00B744EF">
        <w:fldChar w:fldCharType="separate"/>
      </w:r>
      <w:r w:rsidR="00801E4F" w:rsidRPr="00801E4F">
        <w:rPr>
          <w:noProof/>
          <w:vertAlign w:val="superscript"/>
        </w:rPr>
        <w:t>45</w:t>
      </w:r>
      <w:r w:rsidR="00B744EF">
        <w:fldChar w:fldCharType="end"/>
      </w:r>
      <w:r>
        <w:t xml:space="preserve"> The US guidelines recommend at least 6 weeks of infan</w:t>
      </w:r>
      <w:r w:rsidR="00801E4F">
        <w:t>t zidovudine and/or nevirapine.</w:t>
      </w:r>
      <w:r>
        <w:fldChar w:fldCharType="begin"/>
      </w:r>
      <w:r w:rsidR="004743BD">
        <w:instrText xml:space="preserve"> ADDIN EN.CITE &lt;EndNote&gt;&lt;Cite ExcludeAuth="1"&gt;&lt;Year&gt;2018&lt;/Year&gt;&lt;RecNum&gt;2074&lt;/RecNum&gt;&lt;DisplayText&gt;&lt;style face="superscript"&gt;2&lt;/style&gt;&lt;/DisplayText&gt;&lt;record&gt;&lt;rec-number&gt;2074&lt;/rec-number&gt;&lt;foreign-keys&gt;&lt;key app="EN" db-id="2ss2xfetz509ewetw5vxtfxdw2wf5tt0ffa9" timestamp="1523553392"&gt;2074&lt;/key&gt;&lt;/foreign-keys&gt;&lt;ref-type name="Web Page"&gt;12&lt;/ref-type&gt;&lt;contributors&gt;&lt;/contributors&gt;&lt;titles&gt;&lt;title&gt;Panel on treatment of pregnant women with HIV infection and prevention of perinatal transmission. Recommendations for use of antiretroviral drugs in transmission in the United States. Available at: https://aidsinfo.nih.gov/guidelines/html/3/perinatal/0&lt;/title&gt;&lt;/titles&gt;&lt;volume&gt;2018&lt;/volume&gt;&lt;number&gt;12th April&lt;/number&gt;&lt;dates&gt;&lt;year&gt;2018&lt;/year&gt;&lt;/dates&gt;&lt;urls&gt;&lt;related-urls&gt;&lt;url&gt;https://aidsinfo.nih.gov/guidelines/html/3/perinatal/0&lt;/url&gt;&lt;/related-urls&gt;&lt;/urls&gt;&lt;/record&gt;&lt;/Cite&gt;&lt;/EndNote&gt;</w:instrText>
      </w:r>
      <w:r>
        <w:fldChar w:fldCharType="separate"/>
      </w:r>
      <w:r w:rsidR="004743BD" w:rsidRPr="004743BD">
        <w:rPr>
          <w:noProof/>
          <w:vertAlign w:val="superscript"/>
        </w:rPr>
        <w:t>2</w:t>
      </w:r>
      <w:r>
        <w:fldChar w:fldCharType="end"/>
      </w:r>
      <w:r>
        <w:t xml:space="preserve"> </w:t>
      </w:r>
      <w:r w:rsidR="004743BD">
        <w:t>A recent</w:t>
      </w:r>
      <w:r>
        <w:t xml:space="preserve"> systematic review of the evidence </w:t>
      </w:r>
      <w:r>
        <w:lastRenderedPageBreak/>
        <w:t>to support the optimal infant ART prophylactic regimen in the ‘high risk’ infant</w:t>
      </w:r>
      <w:r w:rsidR="004743BD">
        <w:t xml:space="preserve"> included European data.</w:t>
      </w:r>
      <w:r>
        <w:fldChar w:fldCharType="begin"/>
      </w:r>
      <w:r w:rsidR="00801E4F">
        <w:instrText xml:space="preserve"> ADDIN EN.CITE &lt;EndNote&gt;&lt;Cite&gt;&lt;Author&gt;Beste&lt;/Author&gt;&lt;Year&gt;2017&lt;/Year&gt;&lt;RecNum&gt;2029&lt;/RecNum&gt;&lt;DisplayText&gt;&lt;style face="superscript"&gt;46&lt;/style&gt;&lt;/DisplayText&gt;&lt;record&gt;&lt;rec-number&gt;2029&lt;/rec-number&gt;&lt;foreign-keys&gt;&lt;key app="EN" db-id="2ss2xfetz509ewetw5vxtfxdw2wf5tt0ffa9" timestamp="1511166788"&gt;2029&lt;/key&gt;&lt;/foreign-keys&gt;&lt;ref-type name="Journal Article"&gt;17&lt;/ref-type&gt;&lt;contributors&gt;&lt;authors&gt;&lt;author&gt;Beste, S.&lt;/author&gt;&lt;author&gt;Essajee, S.&lt;/author&gt;&lt;author&gt;Siberry, G.&lt;/author&gt;&lt;author&gt;Hannaford, A.&lt;/author&gt;&lt;author&gt;Dara, J.&lt;/author&gt;&lt;author&gt;Sugandhi, N.&lt;/author&gt;&lt;author&gt;Penazzato, M.&lt;/author&gt;&lt;/authors&gt;&lt;/contributors&gt;&lt;auth-address&gt;1 University of Massachusetts Medical School, Worcester, MA, USA 2 Partners in Health, Boston, MA, USA 3 Department of HIV/AIDS, World Health Organization, Geneva, Switzerland 4 Eunice Kennedy Shriver National Institute of Child Health and Human Development, National institutes of Health, Bethesda, Maryland, USA 5 Icahn School of Medicine at Mount Sinai, New York, NY, USA 6 Montefiore Medical Center, Bronx, NY, USA 7 Clinton Health Access Initiative, New York, NY, USA 8 Institute of Advanced Medicine Mount Sinai, New York, NY, USA.&lt;/auth-address&gt;&lt;titles&gt;&lt;title&gt;Optimal Anti-Retroviral Prophylaxis in Infants At High-Risk of Acquiring Human Immunodeficiency Virus: A Systematic Review&lt;/title&gt;&lt;secondary-title&gt;Pediatr Infect Dis J&lt;/secondary-title&gt;&lt;/titles&gt;&lt;periodical&gt;&lt;full-title&gt;Pediatr Infect Dis J&lt;/full-title&gt;&lt;/periodical&gt;&lt;dates&gt;&lt;year&gt;2017&lt;/year&gt;&lt;pub-dates&gt;&lt;date&gt;Jul 18&lt;/date&gt;&lt;/pub-dates&gt;&lt;/dates&gt;&lt;isbn&gt;1532-0987 (Electronic)&amp;#xD;0891-3668 (Linking)&lt;/isbn&gt;&lt;accession-num&gt;28723871&lt;/accession-num&gt;&lt;urls&gt;&lt;related-urls&gt;&lt;url&gt;http://www.ncbi.nlm.nih.gov/pubmed/28723871&lt;/url&gt;&lt;/related-urls&gt;&lt;/urls&gt;&lt;electronic-resource-num&gt;10.1097/INF.0000000000001700&lt;/electronic-resource-num&gt;&lt;/record&gt;&lt;/Cite&gt;&lt;/EndNote&gt;</w:instrText>
      </w:r>
      <w:r>
        <w:fldChar w:fldCharType="separate"/>
      </w:r>
      <w:r w:rsidR="00801E4F" w:rsidRPr="00801E4F">
        <w:rPr>
          <w:noProof/>
          <w:vertAlign w:val="superscript"/>
        </w:rPr>
        <w:t>46</w:t>
      </w:r>
      <w:r>
        <w:fldChar w:fldCharType="end"/>
      </w:r>
      <w:r>
        <w:t xml:space="preserve"> However, ‘high risk’ included cases in which a pregnant woman has nev</w:t>
      </w:r>
      <w:r w:rsidR="004743BD">
        <w:t>er received ART, has received</w:t>
      </w:r>
      <w:r>
        <w:t xml:space="preserve"> </w:t>
      </w:r>
      <w:r w:rsidR="004743BD">
        <w:t>‘</w:t>
      </w:r>
      <w:r>
        <w:t>insufficient</w:t>
      </w:r>
      <w:r w:rsidR="004743BD">
        <w:t>’</w:t>
      </w:r>
      <w:r>
        <w:t xml:space="preserve"> ART or had a detectable VL around the time of delivery, but did not mention breastfeeding as a risk factor.</w:t>
      </w:r>
      <w:r>
        <w:fldChar w:fldCharType="begin">
          <w:fldData xml:space="preserve">PEVuZE5vdGU+PENpdGU+PEF1dGhvcj5DaGlhcHBpbmk8L0F1dGhvcj48WWVhcj4yMDEzPC9ZZWFy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</w:fldData>
        </w:fldChar>
      </w:r>
      <w:r w:rsidR="00801E4F">
        <w:instrText xml:space="preserve"> ADDIN EN.CITE </w:instrText>
      </w:r>
      <w:r w:rsidR="00801E4F">
        <w:fldChar w:fldCharType="begin">
          <w:fldData xml:space="preserve">PEVuZE5vdGU+PENpdGU+PEF1dGhvcj5DaGlhcHBpbmk8L0F1dGhvcj48WWVhcj4yMDEzPC9ZZWFy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</w:fldData>
        </w:fldChar>
      </w:r>
      <w:r w:rsidR="00801E4F">
        <w:instrText xml:space="preserve"> ADDIN EN.CITE.DATA </w:instrText>
      </w:r>
      <w:r w:rsidR="00801E4F">
        <w:fldChar w:fldCharType="end"/>
      </w:r>
      <w:r>
        <w:fldChar w:fldCharType="separate"/>
      </w:r>
      <w:r w:rsidR="00801E4F" w:rsidRPr="00801E4F">
        <w:rPr>
          <w:noProof/>
          <w:vertAlign w:val="superscript"/>
        </w:rPr>
        <w:t>47</w:t>
      </w:r>
      <w:r>
        <w:fldChar w:fldCharType="end"/>
      </w:r>
      <w:r>
        <w:t xml:space="preserve"> From such data, the </w:t>
      </w:r>
      <w:proofErr w:type="spellStart"/>
      <w:r>
        <w:t>virologically</w:t>
      </w:r>
      <w:proofErr w:type="spellEnd"/>
      <w:r>
        <w:t xml:space="preserve"> suppressed mother who chooses to breastfeed would not be considered high risk</w:t>
      </w:r>
      <w:r w:rsidR="005561F0">
        <w:t>.</w:t>
      </w:r>
    </w:p>
    <w:p w14:paraId="26AAEC40" w14:textId="77777777" w:rsidR="006D26BD" w:rsidRDefault="006D26BD" w:rsidP="006D26BD">
      <w:pPr>
        <w:spacing w:line="480" w:lineRule="auto"/>
        <w:rPr>
          <w:i/>
        </w:rPr>
      </w:pPr>
      <w:r>
        <w:rPr>
          <w:i/>
        </w:rPr>
        <w:t xml:space="preserve">Postpartum adherence to </w:t>
      </w:r>
      <w:proofErr w:type="spellStart"/>
      <w:r>
        <w:rPr>
          <w:i/>
        </w:rPr>
        <w:t>cART</w:t>
      </w:r>
      <w:proofErr w:type="spellEnd"/>
      <w:r>
        <w:rPr>
          <w:i/>
        </w:rPr>
        <w:t xml:space="preserve"> and </w:t>
      </w:r>
      <w:proofErr w:type="spellStart"/>
      <w:r>
        <w:rPr>
          <w:i/>
        </w:rPr>
        <w:t>virological</w:t>
      </w:r>
      <w:proofErr w:type="spellEnd"/>
      <w:r>
        <w:rPr>
          <w:i/>
        </w:rPr>
        <w:t xml:space="preserve"> suppression</w:t>
      </w:r>
    </w:p>
    <w:p w14:paraId="2E43D2A2" w14:textId="5E969062" w:rsidR="00AE417C" w:rsidRDefault="006D26BD" w:rsidP="006D26BD">
      <w:pPr>
        <w:spacing w:line="480" w:lineRule="auto"/>
      </w:pPr>
      <w:r>
        <w:t xml:space="preserve">Adherence to </w:t>
      </w:r>
      <w:proofErr w:type="spellStart"/>
      <w:r>
        <w:t>cART</w:t>
      </w:r>
      <w:proofErr w:type="spellEnd"/>
      <w:r>
        <w:t xml:space="preserve"> in the postpartum period can be more challenging than either the mother or healthcare provider predict. </w:t>
      </w:r>
      <w:r w:rsidR="00D23DA4">
        <w:t>In one systematic r</w:t>
      </w:r>
      <w:r>
        <w:t>eview</w:t>
      </w:r>
      <w:r w:rsidR="00D23DA4">
        <w:t xml:space="preserve"> of</w:t>
      </w:r>
      <w:r>
        <w:t xml:space="preserve"> 51 studies involving 20 153 HIV-</w:t>
      </w:r>
      <w:r w:rsidR="00D23DA4">
        <w:t>infected</w:t>
      </w:r>
      <w:r>
        <w:t xml:space="preserve"> pregnant w</w:t>
      </w:r>
      <w:r w:rsidR="001D4019">
        <w:t>omen from the US</w:t>
      </w:r>
      <w:r>
        <w:t>, Kenya, South Africa and Zambia, 76% were found to have adequate adherence (defined as &gt;80%) antepartum, but only 53% postpartum.</w:t>
      </w:r>
      <w:r>
        <w:fldChar w:fldCharType="begin">
          <w:fldData xml:space="preserve">PEVuZE5vdGU+PENpdGU+PEF1dGhvcj5OYWNoZWdhPC9BdXRob3I+PFllYXI+MjAxMjwvWWVhcj48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</w:fldData>
        </w:fldChar>
      </w:r>
      <w:r w:rsidR="00801E4F">
        <w:instrText xml:space="preserve"> ADDIN EN.CITE </w:instrText>
      </w:r>
      <w:r w:rsidR="00801E4F">
        <w:fldChar w:fldCharType="begin">
          <w:fldData xml:space="preserve">PEVuZE5vdGU+PENpdGU+PEF1dGhvcj5OYWNoZWdhPC9BdXRob3I+PFllYXI+MjAxMjwvWWVhcj48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</w:fldData>
        </w:fldChar>
      </w:r>
      <w:r w:rsidR="00801E4F">
        <w:instrText xml:space="preserve"> ADDIN EN.CITE.DATA </w:instrText>
      </w:r>
      <w:r w:rsidR="00801E4F">
        <w:fldChar w:fldCharType="end"/>
      </w:r>
      <w:r>
        <w:fldChar w:fldCharType="separate"/>
      </w:r>
      <w:r w:rsidR="00801E4F" w:rsidRPr="00801E4F">
        <w:rPr>
          <w:noProof/>
          <w:vertAlign w:val="superscript"/>
        </w:rPr>
        <w:t>48</w:t>
      </w:r>
      <w:r>
        <w:fldChar w:fldCharType="end"/>
      </w:r>
      <w:r>
        <w:t xml:space="preserve"> </w:t>
      </w:r>
      <w:r w:rsidR="00E67ED6">
        <w:t xml:space="preserve">Several studies in high-income countries indicate that problems for adherence amongst postpartum women. </w:t>
      </w:r>
      <w:r>
        <w:t>The UK Collaborative HIV Cohort compared data from 623 parturient women who with 1225 women who did not deliver between 2006 and 2011. 10.7% of postpartum women experienced viral rebound (HIV-RNA &gt; 200 copies/mL), compared to 7.4% of controls.</w:t>
      </w:r>
      <w:r>
        <w:fldChar w:fldCharType="begin">
          <w:fldData xml:space="preserve">PEVuZE5vdGU+PENpdGU+PEF1dGhvcj5IdW50aW5ndG9uPC9BdXRob3I+PFllYXI+MjAxNTwvWWVh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</w:fldData>
        </w:fldChar>
      </w:r>
      <w:r w:rsidR="00801E4F">
        <w:instrText xml:space="preserve"> ADDIN EN.CITE </w:instrText>
      </w:r>
      <w:r w:rsidR="00801E4F">
        <w:fldChar w:fldCharType="begin">
          <w:fldData xml:space="preserve">PEVuZE5vdGU+PENpdGU+PEF1dGhvcj5IdW50aW5ndG9uPC9BdXRob3I+PFllYXI+MjAxNTwvWWVh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</w:fldData>
        </w:fldChar>
      </w:r>
      <w:r w:rsidR="00801E4F">
        <w:instrText xml:space="preserve"> ADDIN EN.CITE.DATA </w:instrText>
      </w:r>
      <w:r w:rsidR="00801E4F">
        <w:fldChar w:fldCharType="end"/>
      </w:r>
      <w:r>
        <w:fldChar w:fldCharType="separate"/>
      </w:r>
      <w:r w:rsidR="00801E4F" w:rsidRPr="00801E4F">
        <w:rPr>
          <w:noProof/>
          <w:vertAlign w:val="superscript"/>
        </w:rPr>
        <w:t>49</w:t>
      </w:r>
      <w:r>
        <w:fldChar w:fldCharType="end"/>
      </w:r>
      <w:r>
        <w:t xml:space="preserve"> Among the 363 women had been diagnosed with HIV and commenced on ART during the recent pregnancy, 27% had evidence of viral rebound within six months postpartum.</w:t>
      </w:r>
      <w:r>
        <w:fldChar w:fldCharType="begin">
          <w:fldData xml:space="preserve">PEVuZE5vdGU+PENpdGU+PEF1dGhvcj5IdW50aW5ndG9uPC9BdXRob3I+PFllYXI+MjAxNTwvWWVh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</w:fldData>
        </w:fldChar>
      </w:r>
      <w:r w:rsidR="00801E4F">
        <w:instrText xml:space="preserve"> ADDIN EN.CITE </w:instrText>
      </w:r>
      <w:r w:rsidR="00801E4F">
        <w:fldChar w:fldCharType="begin">
          <w:fldData xml:space="preserve">PEVuZE5vdGU+PENpdGU+PEF1dGhvcj5IdW50aW5ndG9uPC9BdXRob3I+PFllYXI+MjAxNTwvWWVh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</w:fldData>
        </w:fldChar>
      </w:r>
      <w:r w:rsidR="00801E4F">
        <w:instrText xml:space="preserve"> ADDIN EN.CITE.DATA </w:instrText>
      </w:r>
      <w:r w:rsidR="00801E4F">
        <w:fldChar w:fldCharType="end"/>
      </w:r>
      <w:r>
        <w:fldChar w:fldCharType="separate"/>
      </w:r>
      <w:r w:rsidR="00801E4F" w:rsidRPr="00801E4F">
        <w:rPr>
          <w:noProof/>
          <w:vertAlign w:val="superscript"/>
        </w:rPr>
        <w:t>49</w:t>
      </w:r>
      <w:r>
        <w:fldChar w:fldCharType="end"/>
      </w:r>
      <w:r>
        <w:t xml:space="preserve"> </w:t>
      </w:r>
      <w:r w:rsidR="00AE417C">
        <w:t>The Swiss cohort study found, that 12% of 695 women were lost to follow u</w:t>
      </w:r>
      <w:r w:rsidR="00B744EF">
        <w:t>p in the first year postpartum.</w:t>
      </w:r>
      <w:r w:rsidR="00AE417C">
        <w:fldChar w:fldCharType="begin">
          <w:fldData xml:space="preserve">PEVuZE5vdGU+PENpdGU+PEF1dGhvcj5BZWJpLVBvcHA8L0F1dGhvcj48WWVhcj4yMDE0PC9ZZWFy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</w:fldData>
        </w:fldChar>
      </w:r>
      <w:r w:rsidR="00801E4F">
        <w:instrText xml:space="preserve"> ADDIN EN.CITE </w:instrText>
      </w:r>
      <w:r w:rsidR="00801E4F">
        <w:fldChar w:fldCharType="begin">
          <w:fldData xml:space="preserve">PEVuZE5vdGU+PENpdGU+PEF1dGhvcj5BZWJpLVBvcHA8L0F1dGhvcj48WWVhcj4yMDE0PC9ZZWFy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</w:fldData>
        </w:fldChar>
      </w:r>
      <w:r w:rsidR="00801E4F">
        <w:instrText xml:space="preserve"> ADDIN EN.CITE.DATA </w:instrText>
      </w:r>
      <w:r w:rsidR="00801E4F">
        <w:fldChar w:fldCharType="end"/>
      </w:r>
      <w:r w:rsidR="00AE417C">
        <w:fldChar w:fldCharType="separate"/>
      </w:r>
      <w:r w:rsidR="00801E4F" w:rsidRPr="00801E4F">
        <w:rPr>
          <w:noProof/>
          <w:vertAlign w:val="superscript"/>
        </w:rPr>
        <w:t>50</w:t>
      </w:r>
      <w:r w:rsidR="00AE417C">
        <w:fldChar w:fldCharType="end"/>
      </w:r>
      <w:r w:rsidR="00AE417C">
        <w:t xml:space="preserve"> </w:t>
      </w:r>
      <w:r>
        <w:t xml:space="preserve">In the US, a retrospective cohort found that only 39% of 695 mothers were retained in care and 31% </w:t>
      </w:r>
      <w:proofErr w:type="spellStart"/>
      <w:r>
        <w:t>virologically</w:t>
      </w:r>
      <w:proofErr w:type="spellEnd"/>
      <w:r>
        <w:t xml:space="preserve"> suppressed at one year postpartum.</w:t>
      </w:r>
      <w:r>
        <w:fldChar w:fldCharType="begin">
          <w:fldData xml:space="preserve">PEVuZE5vdGU+PENpdGU+PEF1dGhvcj5BZGFtczwvQXV0aG9yPjxZZWFyPjIwMTU8L1llYXI+PFJl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==
</w:fldData>
        </w:fldChar>
      </w:r>
      <w:r w:rsidR="00801E4F">
        <w:instrText xml:space="preserve"> ADDIN EN.CITE </w:instrText>
      </w:r>
      <w:r w:rsidR="00801E4F">
        <w:fldChar w:fldCharType="begin">
          <w:fldData xml:space="preserve">PEVuZE5vdGU+PENpdGU+PEF1dGhvcj5BZGFtczwvQXV0aG9yPjxZZWFyPjIwMTU8L1llYXI+PFJl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==
</w:fldData>
        </w:fldChar>
      </w:r>
      <w:r w:rsidR="00801E4F">
        <w:instrText xml:space="preserve"> ADDIN EN.CITE.DATA </w:instrText>
      </w:r>
      <w:r w:rsidR="00801E4F">
        <w:fldChar w:fldCharType="end"/>
      </w:r>
      <w:r>
        <w:fldChar w:fldCharType="separate"/>
      </w:r>
      <w:r w:rsidR="00801E4F" w:rsidRPr="00801E4F">
        <w:rPr>
          <w:noProof/>
          <w:vertAlign w:val="superscript"/>
        </w:rPr>
        <w:t>51</w:t>
      </w:r>
      <w:r>
        <w:fldChar w:fldCharType="end"/>
      </w:r>
      <w:r>
        <w:t xml:space="preserve"> </w:t>
      </w:r>
    </w:p>
    <w:p w14:paraId="59C1C46D" w14:textId="77777777" w:rsidR="00C81282" w:rsidRPr="00C81282" w:rsidRDefault="009B0427" w:rsidP="00EE0542">
      <w:pPr>
        <w:spacing w:line="480" w:lineRule="auto"/>
        <w:rPr>
          <w:i/>
        </w:rPr>
      </w:pPr>
      <w:r>
        <w:rPr>
          <w:i/>
        </w:rPr>
        <w:t xml:space="preserve">What </w:t>
      </w:r>
      <w:proofErr w:type="spellStart"/>
      <w:r>
        <w:rPr>
          <w:i/>
        </w:rPr>
        <w:t>virological</w:t>
      </w:r>
      <w:proofErr w:type="spellEnd"/>
      <w:r>
        <w:rPr>
          <w:i/>
        </w:rPr>
        <w:t xml:space="preserve"> monitoring should be undertaken</w:t>
      </w:r>
      <w:r w:rsidR="00DA3519">
        <w:rPr>
          <w:i/>
        </w:rPr>
        <w:t xml:space="preserve"> for women on </w:t>
      </w:r>
      <w:proofErr w:type="spellStart"/>
      <w:r w:rsidR="00DA3519">
        <w:rPr>
          <w:i/>
        </w:rPr>
        <w:t>cART</w:t>
      </w:r>
      <w:proofErr w:type="spellEnd"/>
      <w:r w:rsidR="00DA3519">
        <w:rPr>
          <w:i/>
        </w:rPr>
        <w:t xml:space="preserve"> who are breastfeeding</w:t>
      </w:r>
      <w:r w:rsidR="00C81282" w:rsidRPr="00C81282">
        <w:rPr>
          <w:i/>
        </w:rPr>
        <w:t>?</w:t>
      </w:r>
    </w:p>
    <w:p w14:paraId="7999715F" w14:textId="2F0CE7EC" w:rsidR="007F146F" w:rsidRDefault="00351FCF" w:rsidP="00EE0542">
      <w:pPr>
        <w:spacing w:line="480" w:lineRule="auto"/>
      </w:pPr>
      <w:r>
        <w:t xml:space="preserve">There </w:t>
      </w:r>
      <w:r w:rsidR="004A38F9">
        <w:t>are no specific</w:t>
      </w:r>
      <w:r>
        <w:t xml:space="preserve"> </w:t>
      </w:r>
      <w:r w:rsidR="00100061">
        <w:t xml:space="preserve">data to </w:t>
      </w:r>
      <w:r w:rsidR="00011801">
        <w:t xml:space="preserve">guide the </w:t>
      </w:r>
      <w:r w:rsidR="00363C6D">
        <w:t xml:space="preserve">required </w:t>
      </w:r>
      <w:r>
        <w:t xml:space="preserve">frequency of </w:t>
      </w:r>
      <w:r w:rsidR="00363C6D">
        <w:t xml:space="preserve"> </w:t>
      </w:r>
      <w:r w:rsidR="003B7988">
        <w:t>“</w:t>
      </w:r>
      <w:r>
        <w:t xml:space="preserve">increased </w:t>
      </w:r>
      <w:proofErr w:type="spellStart"/>
      <w:r>
        <w:t>virological</w:t>
      </w:r>
      <w:proofErr w:type="spellEnd"/>
      <w:r>
        <w:t xml:space="preserve"> monitoring</w:t>
      </w:r>
      <w:r w:rsidR="003B7988">
        <w:t>”</w:t>
      </w:r>
      <w:r>
        <w:t>,</w:t>
      </w:r>
      <w:r w:rsidR="0055093C">
        <w:fldChar w:fldCharType="begin"/>
      </w:r>
      <w:r w:rsidR="00500EB9">
        <w:instrText xml:space="preserve"> ADDIN EN.CITE &lt;EndNote&gt;&lt;Cite&gt;&lt;Author&gt;EACS&lt;/Author&gt;&lt;Year&gt;2017&lt;/Year&gt;&lt;RecNum&gt;1957&lt;/RecNum&gt;&lt;DisplayText&gt;&lt;style face="superscript"&gt;1&lt;/style&gt;&lt;/DisplayText&gt;&lt;record&gt;&lt;rec-number&gt;1957&lt;/rec-number&gt;&lt;foreign-keys&gt;&lt;key app="EN" db-id="2ss2xfetz509ewetw5vxtfxdw2wf5tt0ffa9" timestamp="1510652538"&gt;1957&lt;/key&gt;&lt;/foreign-keys&gt;&lt;ref-type name="Standard"&gt;58&lt;/ref-type&gt;&lt;contributors&gt;&lt;authors&gt;&lt;author&gt;EACS&lt;/author&gt;&lt;/authors&gt;&lt;/contributors&gt;&lt;titles&gt;&lt;title&gt;Guidelines Version 9.0, October 2017&lt;/title&gt;&lt;/titles&gt;&lt;pages&gt;15&lt;/pages&gt;&lt;dates&gt;&lt;year&gt;2017&lt;/year&gt;&lt;/dates&gt;&lt;pub-location&gt;London&lt;/pub-location&gt;&lt;publisher&gt;European AIDS Clinical Society (EACS)&lt;/publisher&gt;&lt;urls&gt;&lt;/urls&gt;&lt;/record&gt;&lt;/Cite&gt;&lt;/EndNote&gt;</w:instrText>
      </w:r>
      <w:r w:rsidR="0055093C">
        <w:fldChar w:fldCharType="separate"/>
      </w:r>
      <w:r w:rsidR="00500EB9" w:rsidRPr="00500EB9">
        <w:rPr>
          <w:noProof/>
          <w:vertAlign w:val="superscript"/>
        </w:rPr>
        <w:t>1</w:t>
      </w:r>
      <w:r w:rsidR="0055093C">
        <w:fldChar w:fldCharType="end"/>
      </w:r>
      <w:r>
        <w:t xml:space="preserve"> whether </w:t>
      </w:r>
      <w:r w:rsidR="00AD5660">
        <w:t>VL</w:t>
      </w:r>
      <w:r>
        <w:t xml:space="preserve"> should be monitored in plasma alone or </w:t>
      </w:r>
      <w:r w:rsidR="00100061">
        <w:t xml:space="preserve">also </w:t>
      </w:r>
      <w:r>
        <w:t xml:space="preserve">in </w:t>
      </w:r>
      <w:r w:rsidR="003B412F">
        <w:t>breast milk</w:t>
      </w:r>
      <w:r>
        <w:t xml:space="preserve">, </w:t>
      </w:r>
      <w:r w:rsidR="00363C6D">
        <w:t>or</w:t>
      </w:r>
      <w:r>
        <w:t xml:space="preserve"> the action to be taken in the event of an unexpected result. </w:t>
      </w:r>
      <w:r w:rsidR="00DE6F7F">
        <w:t xml:space="preserve">The British HIV Association recommends monthly testing of both mother and infant if breastfeeding takes place, </w:t>
      </w:r>
      <w:r w:rsidR="00363C6D">
        <w:t xml:space="preserve">with </w:t>
      </w:r>
      <w:r w:rsidR="00DE6F7F">
        <w:t xml:space="preserve">grading 1C </w:t>
      </w:r>
      <w:r w:rsidR="008E2D49">
        <w:t xml:space="preserve">(a strong recommendation, but </w:t>
      </w:r>
      <w:r w:rsidR="008E2D49">
        <w:lastRenderedPageBreak/>
        <w:t>where some of the</w:t>
      </w:r>
      <w:r w:rsidR="000849AE">
        <w:t xml:space="preserve"> supporting</w:t>
      </w:r>
      <w:r w:rsidR="008E2D49">
        <w:t xml:space="preserve"> evidence is of low quality)</w:t>
      </w:r>
      <w:r w:rsidR="0055093C">
        <w:t>.</w:t>
      </w:r>
      <w:r w:rsidR="00C71609">
        <w:fldChar w:fldCharType="begin"/>
      </w:r>
      <w:r w:rsidR="00B744EF">
        <w:instrText xml:space="preserve"> ADDIN EN.CITE &lt;EndNote&gt;&lt;Cite&gt;&lt;Author&gt;BHIVA&lt;/Author&gt;&lt;Year&gt;2018&lt;/Year&gt;&lt;RecNum&gt;2080&lt;/RecNum&gt;&lt;DisplayText&gt;&lt;style face="superscript"&gt;10&lt;/style&gt;&lt;/DisplayText&gt;&lt;record&gt;&lt;rec-number&gt;2080&lt;/rec-number&gt;&lt;foreign-keys&gt;&lt;key app="EN" db-id="2ss2xfetz509ewetw5vxtfxdw2wf5tt0ffa9" timestamp="1524450597"&gt;2080&lt;/key&gt;&lt;/foreign-keys&gt;&lt;ref-type name="Report"&gt;27&lt;/ref-type&gt;&lt;contributors&gt;&lt;authors&gt;&lt;author&gt;BHIVA&lt;/author&gt;&lt;/authors&gt;&lt;/contributors&gt;&lt;titles&gt;&lt;title&gt;British HIV Association guidelines for the management of HIV infection in pregnant women 2018: Consultation draft&lt;/title&gt;&lt;/titles&gt;&lt;dates&gt;&lt;year&gt;2018&lt;/year&gt;&lt;/dates&gt;&lt;urls&gt;&lt;related-urls&gt;&lt;url&gt;http://www.bhiva.org/documents/Guidelines/Pregnancy/2018/BHIVA-Pregnancy-guidelines-consultation-draft-final.pdf, accessed 23 April 2018&lt;/url&gt;&lt;/related-urls&gt;&lt;/urls&gt;&lt;/record&gt;&lt;/Cite&gt;&lt;/EndNote&gt;</w:instrText>
      </w:r>
      <w:r w:rsidR="00C71609">
        <w:fldChar w:fldCharType="separate"/>
      </w:r>
      <w:r w:rsidR="00B744EF" w:rsidRPr="00B744EF">
        <w:rPr>
          <w:noProof/>
          <w:vertAlign w:val="superscript"/>
        </w:rPr>
        <w:t>10</w:t>
      </w:r>
      <w:r w:rsidR="00C71609">
        <w:fldChar w:fldCharType="end"/>
      </w:r>
      <w:r w:rsidR="00DE6F7F">
        <w:t xml:space="preserve"> </w:t>
      </w:r>
      <w:r w:rsidR="00070B11" w:rsidRPr="00B744EF">
        <w:t>Swiss guidelines suggest test</w:t>
      </w:r>
      <w:r w:rsidR="00363C6D" w:rsidRPr="00B744EF">
        <w:t>ing</w:t>
      </w:r>
      <w:r w:rsidR="00070B11" w:rsidRPr="00B744EF">
        <w:t xml:space="preserve"> the mother and the infant after </w:t>
      </w:r>
      <w:r w:rsidR="00363C6D" w:rsidRPr="00B744EF">
        <w:t>one</w:t>
      </w:r>
      <w:r w:rsidR="00070B11" w:rsidRPr="00B744EF">
        <w:t xml:space="preserve"> month, th</w:t>
      </w:r>
      <w:r w:rsidR="00363C6D" w:rsidRPr="00B744EF">
        <w:t>en</w:t>
      </w:r>
      <w:r w:rsidR="00070B11" w:rsidRPr="00B744EF">
        <w:t xml:space="preserve"> 2-3 monthly until weaning.</w:t>
      </w:r>
      <w:r w:rsidR="00B744EF">
        <w:fldChar w:fldCharType="begin"/>
      </w:r>
      <w:r w:rsidR="00801E4F">
        <w:instrText xml:space="preserve"> ADDIN EN.CITE &lt;EndNote&gt;&lt;Cite ExcludeAuth="1"&gt;&lt;Year&gt;2016&lt;/Year&gt;&lt;RecNum&gt;2098&lt;/RecNum&gt;&lt;DisplayText&gt;&lt;style face="superscript"&gt;45&lt;/style&gt;&lt;/DisplayText&gt;&lt;record&gt;&lt;rec-number&gt;2098&lt;/rec-number&gt;&lt;foreign-keys&gt;&lt;key app="EN" db-id="2ss2xfetz509ewetw5vxtfxdw2wf5tt0ffa9" timestamp="1524643994"&gt;2098&lt;/key&gt;&lt;/foreign-keys&gt;&lt;ref-type name="Journal Article"&gt;17&lt;/ref-type&gt;&lt;contributors&gt;&lt;/contributors&gt;&lt;titles&gt;&lt;title&gt;Empfehlungen der Eidgenossischen Kommission fur sexuelle Gesundheit (EKSG) zur Pravention der HIV-Ubertragung von der Mutter auf das Kind&lt;/title&gt;&lt;secondary-title&gt;Bulletin Federal Office of Public Health&lt;/secondary-title&gt;&lt;/titles&gt;&lt;periodical&gt;&lt;full-title&gt;Bulletin Federal Office of Public Health&lt;/full-title&gt;&lt;/periodical&gt;&lt;pages&gt;80–81&lt;/pages&gt;&lt;volume&gt;4&lt;/volume&gt;&lt;dates&gt;&lt;year&gt;2016&lt;/year&gt;&lt;/dates&gt;&lt;urls&gt;&lt;/urls&gt;&lt;/record&gt;&lt;/Cite&gt;&lt;/EndNote&gt;</w:instrText>
      </w:r>
      <w:r w:rsidR="00B744EF">
        <w:fldChar w:fldCharType="separate"/>
      </w:r>
      <w:r w:rsidR="00801E4F" w:rsidRPr="00801E4F">
        <w:rPr>
          <w:noProof/>
          <w:vertAlign w:val="superscript"/>
        </w:rPr>
        <w:t>45</w:t>
      </w:r>
      <w:r w:rsidR="00B744EF">
        <w:fldChar w:fldCharType="end"/>
      </w:r>
      <w:r w:rsidR="00070B11">
        <w:t xml:space="preserve"> </w:t>
      </w:r>
      <w:r w:rsidR="007D6A2B">
        <w:t>US guidelines recommend maternal viral load 1-2 monthly, and to ‘consult an expert’ in th</w:t>
      </w:r>
      <w:r w:rsidR="00B744EF">
        <w:t>e event of detectable viraemia.</w:t>
      </w:r>
      <w:r w:rsidR="00500EB9">
        <w:fldChar w:fldCharType="begin"/>
      </w:r>
      <w:r w:rsidR="00500EB9">
        <w:instrText xml:space="preserve"> ADDIN EN.CITE &lt;EndNote&gt;&lt;Cite ExcludeAuth="1"&gt;&lt;Year&gt;2018&lt;/Year&gt;&lt;RecNum&gt;2074&lt;/RecNum&gt;&lt;DisplayText&gt;&lt;style face="superscript"&gt;2&lt;/style&gt;&lt;/DisplayText&gt;&lt;record&gt;&lt;rec-number&gt;2074&lt;/rec-number&gt;&lt;foreign-keys&gt;&lt;key app="EN" db-id="2ss2xfetz509ewetw5vxtfxdw2wf5tt0ffa9" timestamp="1523553392"&gt;2074&lt;/key&gt;&lt;/foreign-keys&gt;&lt;ref-type name="Web Page"&gt;12&lt;/ref-type&gt;&lt;contributors&gt;&lt;/contributors&gt;&lt;titles&gt;&lt;title&gt;Panel on treatment of pregnant women with HIV infection and prevention of perinatal transmission. Recommendations for use of antiretroviral drugs in transmission in the United States. Available at: https://aidsinfo.nih.gov/guidelines/html/3/perinatal/0&lt;/title&gt;&lt;/titles&gt;&lt;volume&gt;2018&lt;/volume&gt;&lt;number&gt;12th April&lt;/number&gt;&lt;dates&gt;&lt;year&gt;2018&lt;/year&gt;&lt;/dates&gt;&lt;urls&gt;&lt;related-urls&gt;&lt;url&gt;https://aidsinfo.nih.gov/guidelines/html/3/perinatal/0&lt;/url&gt;&lt;/related-urls&gt;&lt;/urls&gt;&lt;/record&gt;&lt;/Cite&gt;&lt;/EndNote&gt;</w:instrText>
      </w:r>
      <w:r w:rsidR="00500EB9">
        <w:fldChar w:fldCharType="separate"/>
      </w:r>
      <w:r w:rsidR="00500EB9" w:rsidRPr="00500EB9">
        <w:rPr>
          <w:noProof/>
          <w:vertAlign w:val="superscript"/>
        </w:rPr>
        <w:t>2</w:t>
      </w:r>
      <w:r w:rsidR="00500EB9">
        <w:fldChar w:fldCharType="end"/>
      </w:r>
    </w:p>
    <w:p w14:paraId="0E9F394F" w14:textId="0E55D02D" w:rsidR="009E42AB" w:rsidRDefault="00363C6D" w:rsidP="00EE0542">
      <w:pPr>
        <w:spacing w:line="480" w:lineRule="auto"/>
      </w:pPr>
      <w:r>
        <w:t xml:space="preserve">Future guidelines should consider whether </w:t>
      </w:r>
      <w:r w:rsidR="009E42AB">
        <w:t xml:space="preserve">increased contact with healthcare providers </w:t>
      </w:r>
      <w:r>
        <w:t xml:space="preserve">for monitoring might </w:t>
      </w:r>
      <w:r w:rsidR="009E42AB">
        <w:t xml:space="preserve">improve </w:t>
      </w:r>
      <w:r w:rsidR="009E6209">
        <w:t xml:space="preserve">patient-clinician relationship and </w:t>
      </w:r>
      <w:r w:rsidR="009E42AB">
        <w:t>adherence</w:t>
      </w:r>
      <w:r w:rsidR="009E6209">
        <w:t xml:space="preserve"> or</w:t>
      </w:r>
      <w:r>
        <w:t xml:space="preserve"> </w:t>
      </w:r>
      <w:r w:rsidR="009E42AB">
        <w:t xml:space="preserve">might </w:t>
      </w:r>
      <w:r>
        <w:t>over</w:t>
      </w:r>
      <w:r w:rsidR="009E42AB">
        <w:t xml:space="preserve">burden the postpartum woman. </w:t>
      </w:r>
      <w:r w:rsidR="00560690">
        <w:t>Q</w:t>
      </w:r>
      <w:r w:rsidR="009E42AB">
        <w:t>ualitative research might inform the best models of care</w:t>
      </w:r>
      <w:r w:rsidR="00895C48">
        <w:t>.</w:t>
      </w:r>
    </w:p>
    <w:p w14:paraId="0D663F7A" w14:textId="77777777" w:rsidR="00014BC2" w:rsidRDefault="00014BC2" w:rsidP="00EE0542">
      <w:pPr>
        <w:spacing w:line="480" w:lineRule="auto"/>
        <w:rPr>
          <w:i/>
        </w:rPr>
      </w:pPr>
      <w:r w:rsidRPr="00014BC2">
        <w:rPr>
          <w:i/>
        </w:rPr>
        <w:t xml:space="preserve">When and how to stop </w:t>
      </w:r>
      <w:r w:rsidR="00EF2B1F">
        <w:rPr>
          <w:i/>
        </w:rPr>
        <w:t xml:space="preserve">breastfeeding </w:t>
      </w:r>
      <w:r w:rsidRPr="00014BC2">
        <w:rPr>
          <w:i/>
        </w:rPr>
        <w:t xml:space="preserve">in the event of </w:t>
      </w:r>
      <w:proofErr w:type="spellStart"/>
      <w:r w:rsidRPr="00014BC2">
        <w:rPr>
          <w:i/>
        </w:rPr>
        <w:t>virological</w:t>
      </w:r>
      <w:proofErr w:type="spellEnd"/>
      <w:r w:rsidRPr="00014BC2">
        <w:rPr>
          <w:i/>
        </w:rPr>
        <w:t xml:space="preserve"> rebound?</w:t>
      </w:r>
    </w:p>
    <w:p w14:paraId="3C7FB9A4" w14:textId="7F400BF7" w:rsidR="00BA38CB" w:rsidRPr="00B744EF" w:rsidRDefault="00ED336C" w:rsidP="00EE0542">
      <w:pPr>
        <w:spacing w:line="480" w:lineRule="auto"/>
        <w:rPr>
          <w:rFonts w:eastAsia="Times New Roman"/>
        </w:rPr>
      </w:pPr>
      <w:r>
        <w:rPr>
          <w:rFonts w:eastAsia="Times New Roman"/>
        </w:rPr>
        <w:t xml:space="preserve">Firm data </w:t>
      </w:r>
      <w:r w:rsidR="00CD7357">
        <w:rPr>
          <w:rFonts w:eastAsia="Times New Roman"/>
        </w:rPr>
        <w:t xml:space="preserve">defining </w:t>
      </w:r>
      <w:r>
        <w:rPr>
          <w:rFonts w:eastAsia="Times New Roman"/>
        </w:rPr>
        <w:t xml:space="preserve">a ‘rescue </w:t>
      </w:r>
      <w:r w:rsidR="00CD7357">
        <w:rPr>
          <w:rFonts w:eastAsia="Times New Roman"/>
        </w:rPr>
        <w:t>strategy</w:t>
      </w:r>
      <w:r w:rsidR="00B744EF">
        <w:rPr>
          <w:rFonts w:eastAsia="Times New Roman"/>
        </w:rPr>
        <w:t>’</w:t>
      </w:r>
      <w:r w:rsidR="00016C09">
        <w:rPr>
          <w:rFonts w:eastAsia="Times New Roman"/>
        </w:rPr>
        <w:t>,</w:t>
      </w:r>
      <w:r>
        <w:rPr>
          <w:rFonts w:eastAsia="Times New Roman"/>
        </w:rPr>
        <w:t xml:space="preserve"> if a breastfe</w:t>
      </w:r>
      <w:r w:rsidR="00B744EF">
        <w:rPr>
          <w:rFonts w:eastAsia="Times New Roman"/>
        </w:rPr>
        <w:t>eding mother has detectable HIV-</w:t>
      </w:r>
      <w:r>
        <w:rPr>
          <w:rFonts w:eastAsia="Times New Roman"/>
        </w:rPr>
        <w:t>RNA</w:t>
      </w:r>
      <w:r w:rsidR="00016C09">
        <w:rPr>
          <w:rFonts w:eastAsia="Times New Roman"/>
        </w:rPr>
        <w:t xml:space="preserve"> in plasma or breast milk, </w:t>
      </w:r>
      <w:proofErr w:type="gramStart"/>
      <w:r>
        <w:rPr>
          <w:rFonts w:eastAsia="Times New Roman"/>
        </w:rPr>
        <w:t>are</w:t>
      </w:r>
      <w:proofErr w:type="gramEnd"/>
      <w:r>
        <w:rPr>
          <w:rFonts w:eastAsia="Times New Roman"/>
        </w:rPr>
        <w:t xml:space="preserve"> lacking. Clinical judgement might suggest immediate cessation of exposure to breast milk and infant antiretroviral prophylaxis as </w:t>
      </w:r>
      <w:proofErr w:type="gramStart"/>
      <w:r>
        <w:rPr>
          <w:rFonts w:eastAsia="Times New Roman"/>
        </w:rPr>
        <w:t>both pre- or</w:t>
      </w:r>
      <w:proofErr w:type="gramEnd"/>
      <w:r>
        <w:rPr>
          <w:rFonts w:eastAsia="Times New Roman"/>
        </w:rPr>
        <w:t xml:space="preserve"> post-exposure prophylaxis.</w:t>
      </w:r>
      <w:r>
        <w:rPr>
          <w:rFonts w:eastAsia="Times New Roman"/>
        </w:rPr>
        <w:fldChar w:fldCharType="begin">
          <w:fldData xml:space="preserve">PEVuZE5vdGU+PENpdGU+PEF1dGhvcj5OYWdvdDwvQXV0aG9yPjxZZWFyPjIwMTY8L1llYXI+PFJl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=
</w:fldData>
        </w:fldChar>
      </w:r>
      <w:r w:rsidR="00801E4F">
        <w:rPr>
          <w:rFonts w:eastAsia="Times New Roman"/>
        </w:rPr>
        <w:instrText xml:space="preserve"> ADDIN EN.CITE </w:instrText>
      </w:r>
      <w:r w:rsidR="00801E4F">
        <w:rPr>
          <w:rFonts w:eastAsia="Times New Roman"/>
        </w:rPr>
        <w:fldChar w:fldCharType="begin">
          <w:fldData xml:space="preserve">PEVuZE5vdGU+PENpdGU+PEF1dGhvcj5OYWdvdDwvQXV0aG9yPjxZZWFyPjIwMTY8L1llYXI+PFJl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=
</w:fldData>
        </w:fldChar>
      </w:r>
      <w:r w:rsidR="00801E4F">
        <w:rPr>
          <w:rFonts w:eastAsia="Times New Roman"/>
        </w:rPr>
        <w:instrText xml:space="preserve"> ADDIN EN.CITE.DATA </w:instrText>
      </w:r>
      <w:r w:rsidR="00801E4F">
        <w:rPr>
          <w:rFonts w:eastAsia="Times New Roman"/>
        </w:rPr>
      </w:r>
      <w:r w:rsidR="00801E4F">
        <w:rPr>
          <w:rFonts w:eastAsia="Times New Roman"/>
        </w:rPr>
        <w:fldChar w:fldCharType="end"/>
      </w:r>
      <w:r>
        <w:rPr>
          <w:rFonts w:eastAsia="Times New Roman"/>
        </w:rPr>
      </w:r>
      <w:r>
        <w:rPr>
          <w:rFonts w:eastAsia="Times New Roman"/>
        </w:rPr>
        <w:fldChar w:fldCharType="separate"/>
      </w:r>
      <w:r w:rsidR="00801E4F" w:rsidRPr="00801E4F">
        <w:rPr>
          <w:rFonts w:eastAsia="Times New Roman"/>
          <w:noProof/>
          <w:vertAlign w:val="superscript"/>
        </w:rPr>
        <w:t>52</w:t>
      </w:r>
      <w:r>
        <w:rPr>
          <w:rFonts w:eastAsia="Times New Roman"/>
        </w:rPr>
        <w:fldChar w:fldCharType="end"/>
      </w:r>
      <w:r>
        <w:rPr>
          <w:rFonts w:eastAsia="Times New Roman"/>
        </w:rPr>
        <w:t xml:space="preserve"> </w:t>
      </w:r>
      <w:r w:rsidR="00D20A40">
        <w:rPr>
          <w:rFonts w:eastAsia="Times New Roman"/>
        </w:rPr>
        <w:t>It</w:t>
      </w:r>
      <w:r w:rsidR="00772FEC">
        <w:rPr>
          <w:rFonts w:eastAsia="Times New Roman"/>
        </w:rPr>
        <w:t xml:space="preserve"> </w:t>
      </w:r>
      <w:r w:rsidR="00BE4545">
        <w:rPr>
          <w:rFonts w:eastAsia="Times New Roman"/>
        </w:rPr>
        <w:t>is</w:t>
      </w:r>
      <w:r w:rsidR="00CD7357">
        <w:rPr>
          <w:rFonts w:eastAsia="Times New Roman"/>
        </w:rPr>
        <w:t>, however,</w:t>
      </w:r>
      <w:r w:rsidR="00772FEC">
        <w:rPr>
          <w:rFonts w:eastAsia="Times New Roman"/>
        </w:rPr>
        <w:t xml:space="preserve"> </w:t>
      </w:r>
      <w:r w:rsidR="004915A3">
        <w:rPr>
          <w:rFonts w:eastAsia="Times New Roman"/>
        </w:rPr>
        <w:t>difficult</w:t>
      </w:r>
      <w:r w:rsidR="00772FEC">
        <w:rPr>
          <w:rFonts w:eastAsia="Times New Roman"/>
        </w:rPr>
        <w:t xml:space="preserve"> to stop breastfeeding </w:t>
      </w:r>
      <w:r w:rsidR="00AA3A47">
        <w:rPr>
          <w:rFonts w:eastAsia="Times New Roman"/>
        </w:rPr>
        <w:t>abruptly</w:t>
      </w:r>
      <w:r w:rsidR="00D20A40">
        <w:rPr>
          <w:rFonts w:eastAsia="Times New Roman"/>
        </w:rPr>
        <w:t xml:space="preserve"> and</w:t>
      </w:r>
      <w:r w:rsidR="00DD4644">
        <w:rPr>
          <w:rFonts w:eastAsia="Times New Roman"/>
        </w:rPr>
        <w:t xml:space="preserve"> mammary tissue remains partially functional for a long period</w:t>
      </w:r>
      <w:r w:rsidR="00016C09">
        <w:rPr>
          <w:rFonts w:eastAsia="Times New Roman"/>
        </w:rPr>
        <w:t>,</w:t>
      </w:r>
      <w:r w:rsidR="004915A3">
        <w:rPr>
          <w:rFonts w:eastAsia="Times New Roman"/>
        </w:rPr>
        <w:t xml:space="preserve"> which may lead to intermittent breastfeeding</w:t>
      </w:r>
      <w:r w:rsidR="00661A5A">
        <w:rPr>
          <w:rFonts w:eastAsia="Times New Roman"/>
        </w:rPr>
        <w:t xml:space="preserve"> against medical advice.</w:t>
      </w:r>
      <w:r w:rsidR="00CD7357">
        <w:rPr>
          <w:rFonts w:eastAsia="Times New Roman"/>
        </w:rPr>
        <w:t xml:space="preserve"> </w:t>
      </w:r>
      <w:r w:rsidR="00016C09">
        <w:rPr>
          <w:rFonts w:eastAsia="Times New Roman"/>
        </w:rPr>
        <w:t>Professional support from an expert in lactation is r</w:t>
      </w:r>
      <w:r w:rsidR="00DD4644">
        <w:rPr>
          <w:rFonts w:eastAsia="Times New Roman"/>
        </w:rPr>
        <w:t>ecommend</w:t>
      </w:r>
      <w:r w:rsidR="00016C09">
        <w:rPr>
          <w:rFonts w:eastAsia="Times New Roman"/>
        </w:rPr>
        <w:t xml:space="preserve">ed when </w:t>
      </w:r>
      <w:r w:rsidR="00772FEC">
        <w:rPr>
          <w:rFonts w:eastAsia="Times New Roman"/>
        </w:rPr>
        <w:t>cessation of brea</w:t>
      </w:r>
      <w:r w:rsidR="00E01EE3">
        <w:rPr>
          <w:rFonts w:eastAsia="Times New Roman"/>
        </w:rPr>
        <w:t>s</w:t>
      </w:r>
      <w:r w:rsidR="00772FEC">
        <w:rPr>
          <w:rFonts w:eastAsia="Times New Roman"/>
        </w:rPr>
        <w:t xml:space="preserve">tfeeding </w:t>
      </w:r>
      <w:r w:rsidR="00457C5E">
        <w:rPr>
          <w:rFonts w:eastAsia="Times New Roman"/>
        </w:rPr>
        <w:t xml:space="preserve">for </w:t>
      </w:r>
      <w:r w:rsidR="00772FEC">
        <w:rPr>
          <w:rFonts w:eastAsia="Times New Roman"/>
        </w:rPr>
        <w:t xml:space="preserve">other </w:t>
      </w:r>
      <w:r w:rsidR="00457C5E">
        <w:rPr>
          <w:rFonts w:eastAsia="Times New Roman"/>
        </w:rPr>
        <w:t>medical reasons</w:t>
      </w:r>
      <w:r w:rsidR="00016C09">
        <w:rPr>
          <w:rFonts w:eastAsia="Times New Roman"/>
        </w:rPr>
        <w:t xml:space="preserve"> is needed</w:t>
      </w:r>
      <w:r w:rsidR="000637C4">
        <w:rPr>
          <w:rFonts w:eastAsia="Times New Roman"/>
        </w:rPr>
        <w:t>.</w:t>
      </w:r>
      <w:r w:rsidR="00594E8E">
        <w:rPr>
          <w:rFonts w:eastAsia="Times New Roman"/>
        </w:rPr>
        <w:fldChar w:fldCharType="begin"/>
      </w:r>
      <w:r w:rsidR="00801E4F">
        <w:rPr>
          <w:rFonts w:eastAsia="Times New Roman"/>
        </w:rPr>
        <w:instrText xml:space="preserve"> ADDIN EN.CITE &lt;EndNote&gt;&lt;Cite&gt;&lt;Author&gt;EUNUTNET&lt;/Author&gt;&lt;Year&gt;2006&lt;/Year&gt;&lt;RecNum&gt;2039&lt;/RecNum&gt;&lt;DisplayText&gt;&lt;style face="superscript"&gt;53&lt;/style&gt;&lt;/DisplayText&gt;&lt;record&gt;&lt;rec-number&gt;2039&lt;/rec-number&gt;&lt;foreign-keys&gt;&lt;key app="EN" db-id="2ss2xfetz509ewetw5vxtfxdw2wf5tt0ffa9" timestamp="1512988657"&gt;2039&lt;/key&gt;&lt;/foreign-keys&gt;&lt;ref-type name="Report"&gt;27&lt;/ref-type&gt;&lt;contributors&gt;&lt;authors&gt;&lt;author&gt;EUNUTNET&lt;/author&gt;&lt;/authors&gt;&lt;/contributors&gt;&lt;titles&gt;&lt;title&gt;Infant and young children feeding: standard recommendations for the European Union&lt;/title&gt;&lt;/titles&gt;&lt;dates&gt;&lt;year&gt;2006&lt;/year&gt;&lt;/dates&gt;&lt;urls&gt;&lt;/urls&gt;&lt;/record&gt;&lt;/Cite&gt;&lt;/EndNote&gt;</w:instrText>
      </w:r>
      <w:r w:rsidR="00594E8E">
        <w:rPr>
          <w:rFonts w:eastAsia="Times New Roman"/>
        </w:rPr>
        <w:fldChar w:fldCharType="separate"/>
      </w:r>
      <w:r w:rsidR="00801E4F" w:rsidRPr="00801E4F">
        <w:rPr>
          <w:rFonts w:eastAsia="Times New Roman"/>
          <w:noProof/>
          <w:vertAlign w:val="superscript"/>
        </w:rPr>
        <w:t>53</w:t>
      </w:r>
      <w:r w:rsidR="00594E8E">
        <w:rPr>
          <w:rFonts w:eastAsia="Times New Roman"/>
        </w:rPr>
        <w:fldChar w:fldCharType="end"/>
      </w:r>
      <w:r w:rsidR="00457C5E">
        <w:rPr>
          <w:rFonts w:eastAsia="Times New Roman"/>
        </w:rPr>
        <w:t xml:space="preserve"> </w:t>
      </w:r>
      <w:r w:rsidR="00520B20">
        <w:rPr>
          <w:rFonts w:eastAsia="Times New Roman"/>
        </w:rPr>
        <w:t xml:space="preserve">As adherence to </w:t>
      </w:r>
      <w:proofErr w:type="spellStart"/>
      <w:r w:rsidR="00BE4545">
        <w:rPr>
          <w:rFonts w:eastAsia="Times New Roman"/>
        </w:rPr>
        <w:t>c</w:t>
      </w:r>
      <w:r w:rsidR="00520B20">
        <w:rPr>
          <w:rFonts w:eastAsia="Times New Roman"/>
        </w:rPr>
        <w:t>ART</w:t>
      </w:r>
      <w:proofErr w:type="spellEnd"/>
      <w:r w:rsidR="00520B20">
        <w:rPr>
          <w:rFonts w:eastAsia="Times New Roman"/>
        </w:rPr>
        <w:t xml:space="preserve"> is crucial, </w:t>
      </w:r>
      <w:r w:rsidR="00DD4644">
        <w:rPr>
          <w:rFonts w:eastAsia="Times New Roman"/>
        </w:rPr>
        <w:t>HIV-</w:t>
      </w:r>
      <w:r w:rsidR="008B585B">
        <w:rPr>
          <w:rFonts w:eastAsia="Times New Roman"/>
        </w:rPr>
        <w:t xml:space="preserve">positive </w:t>
      </w:r>
      <w:r w:rsidR="00520B20">
        <w:rPr>
          <w:rFonts w:eastAsia="Times New Roman"/>
        </w:rPr>
        <w:t xml:space="preserve">women need continued </w:t>
      </w:r>
      <w:r w:rsidR="00DD4644">
        <w:rPr>
          <w:rFonts w:eastAsia="Times New Roman"/>
        </w:rPr>
        <w:t>emotional and social support</w:t>
      </w:r>
      <w:r w:rsidR="00520B20">
        <w:rPr>
          <w:rFonts w:eastAsia="Times New Roman"/>
        </w:rPr>
        <w:t>.</w:t>
      </w:r>
      <w:r w:rsidR="00DD4644">
        <w:rPr>
          <w:rFonts w:eastAsia="Times New Roman"/>
        </w:rPr>
        <w:t xml:space="preserve"> </w:t>
      </w:r>
      <w:r w:rsidR="00F95079">
        <w:rPr>
          <w:rFonts w:eastAsia="Times New Roman"/>
        </w:rPr>
        <w:t>A</w:t>
      </w:r>
      <w:r w:rsidR="00594E8E">
        <w:rPr>
          <w:rFonts w:eastAsia="Times New Roman"/>
        </w:rPr>
        <w:t>necdote suggests that women may feel pressurised to inform clinicians that they are no longer breastfeeding, when this is not the case.</w:t>
      </w:r>
      <w:r w:rsidR="0010774F">
        <w:rPr>
          <w:rFonts w:eastAsia="Times New Roman"/>
        </w:rPr>
        <w:t xml:space="preserve"> </w:t>
      </w:r>
      <w:r w:rsidR="004D6E76">
        <w:rPr>
          <w:rFonts w:eastAsia="Times New Roman"/>
        </w:rPr>
        <w:t xml:space="preserve">As summarised above, most studies indicate MTCT </w:t>
      </w:r>
      <w:r w:rsidR="00A928D4">
        <w:rPr>
          <w:rFonts w:eastAsia="Times New Roman"/>
        </w:rPr>
        <w:t xml:space="preserve">occurred </w:t>
      </w:r>
      <w:r w:rsidR="004D6E76">
        <w:rPr>
          <w:rFonts w:eastAsia="Times New Roman"/>
        </w:rPr>
        <w:t>in women who stated that breastfeeding has ceased</w:t>
      </w:r>
      <w:proofErr w:type="gramStart"/>
      <w:r w:rsidR="000637C4">
        <w:rPr>
          <w:rFonts w:eastAsia="Times New Roman"/>
        </w:rPr>
        <w:t>,</w:t>
      </w:r>
      <w:proofErr w:type="gramEnd"/>
      <w:r w:rsidR="004D6E76">
        <w:rPr>
          <w:rFonts w:eastAsia="Times New Roman"/>
        </w:rPr>
        <w:fldChar w:fldCharType="begin">
          <w:fldData xml:space="preserve">PEVuZE5vdGU+PENpdGU+PEF1dGhvcj5CaXNwbzwvQXV0aG9yPjxZZWFyPjIwMTc8L1llYXI+PFJl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</w:fldData>
        </w:fldChar>
      </w:r>
      <w:r w:rsidR="00B744EF">
        <w:rPr>
          <w:rFonts w:eastAsia="Times New Roman"/>
        </w:rPr>
        <w:instrText xml:space="preserve"> ADDIN EN.CITE </w:instrText>
      </w:r>
      <w:r w:rsidR="00B744EF">
        <w:rPr>
          <w:rFonts w:eastAsia="Times New Roman"/>
        </w:rPr>
        <w:fldChar w:fldCharType="begin">
          <w:fldData xml:space="preserve">PEVuZE5vdGU+PENpdGU+PEF1dGhvcj5CaXNwbzwvQXV0aG9yPjxZZWFyPjIwMTc8L1llYXI+PFJl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</w:fldData>
        </w:fldChar>
      </w:r>
      <w:r w:rsidR="00B744EF">
        <w:rPr>
          <w:rFonts w:eastAsia="Times New Roman"/>
        </w:rPr>
        <w:instrText xml:space="preserve"> ADDIN EN.CITE.DATA </w:instrText>
      </w:r>
      <w:r w:rsidR="00B744EF">
        <w:rPr>
          <w:rFonts w:eastAsia="Times New Roman"/>
        </w:rPr>
      </w:r>
      <w:r w:rsidR="00B744EF">
        <w:rPr>
          <w:rFonts w:eastAsia="Times New Roman"/>
        </w:rPr>
        <w:fldChar w:fldCharType="end"/>
      </w:r>
      <w:r w:rsidR="004D6E76">
        <w:rPr>
          <w:rFonts w:eastAsia="Times New Roman"/>
        </w:rPr>
      </w:r>
      <w:r w:rsidR="004D6E76">
        <w:rPr>
          <w:rFonts w:eastAsia="Times New Roman"/>
        </w:rPr>
        <w:fldChar w:fldCharType="separate"/>
      </w:r>
      <w:r w:rsidR="00B744EF" w:rsidRPr="00B744EF">
        <w:rPr>
          <w:rFonts w:eastAsia="Times New Roman"/>
          <w:noProof/>
          <w:vertAlign w:val="superscript"/>
        </w:rPr>
        <w:t>12</w:t>
      </w:r>
      <w:r w:rsidR="004D6E76">
        <w:rPr>
          <w:rFonts w:eastAsia="Times New Roman"/>
        </w:rPr>
        <w:fldChar w:fldCharType="end"/>
      </w:r>
      <w:r w:rsidR="004D6E76">
        <w:rPr>
          <w:rFonts w:eastAsia="Times New Roman"/>
        </w:rPr>
        <w:t xml:space="preserve"> </w:t>
      </w:r>
      <w:r w:rsidR="00A928D4">
        <w:rPr>
          <w:rFonts w:eastAsia="Times New Roman"/>
        </w:rPr>
        <w:t>suggesting that this is a real phenomenon.</w:t>
      </w:r>
    </w:p>
    <w:p w14:paraId="5207BC6F" w14:textId="28D073F7" w:rsidR="007D23FE" w:rsidRDefault="007D23FE" w:rsidP="00EE0542">
      <w:pPr>
        <w:spacing w:line="480" w:lineRule="auto"/>
        <w:rPr>
          <w:i/>
        </w:rPr>
      </w:pPr>
      <w:r w:rsidRPr="00AB1329">
        <w:rPr>
          <w:i/>
        </w:rPr>
        <w:t>Research Priorities</w:t>
      </w:r>
    </w:p>
    <w:p w14:paraId="5CB0970B" w14:textId="64453E9F" w:rsidR="00351FCF" w:rsidRDefault="003B412F" w:rsidP="00EE0542">
      <w:pPr>
        <w:spacing w:line="480" w:lineRule="auto"/>
      </w:pPr>
      <w:r>
        <w:t xml:space="preserve">Our synthesis of the salient issues shows </w:t>
      </w:r>
      <w:r w:rsidR="00125E6A">
        <w:t xml:space="preserve">that there </w:t>
      </w:r>
      <w:r>
        <w:t xml:space="preserve">are important gaps in the </w:t>
      </w:r>
      <w:r w:rsidR="00125E6A">
        <w:t>evidence-</w:t>
      </w:r>
      <w:r w:rsidR="00351FCF">
        <w:t xml:space="preserve">base </w:t>
      </w:r>
      <w:r>
        <w:t xml:space="preserve">needed </w:t>
      </w:r>
      <w:r w:rsidR="00351FCF">
        <w:t xml:space="preserve">to define the ‘optimal’ clinical and </w:t>
      </w:r>
      <w:proofErr w:type="spellStart"/>
      <w:r w:rsidR="00351FCF">
        <w:t>virological</w:t>
      </w:r>
      <w:proofErr w:type="spellEnd"/>
      <w:r w:rsidR="00351FCF">
        <w:t xml:space="preserve"> monitoring of </w:t>
      </w:r>
      <w:r w:rsidR="00CC7CF9">
        <w:t>a breastfeeding</w:t>
      </w:r>
      <w:r w:rsidR="00351FCF">
        <w:t xml:space="preserve"> HIV-positive woman</w:t>
      </w:r>
      <w:r w:rsidR="00CC7CF9">
        <w:t xml:space="preserve"> and her infant</w:t>
      </w:r>
      <w:r w:rsidR="00351FCF">
        <w:t xml:space="preserve"> in a well-resourced setting. </w:t>
      </w:r>
      <w:r w:rsidR="00A93E45">
        <w:t>Principles may be of relevance to low-income settings as access to resources improves.</w:t>
      </w:r>
    </w:p>
    <w:p w14:paraId="65DF903D" w14:textId="122BBE05" w:rsidR="003D59E9" w:rsidRDefault="009B6FD5" w:rsidP="00EE0542">
      <w:pPr>
        <w:spacing w:line="480" w:lineRule="auto"/>
      </w:pPr>
      <w:r>
        <w:lastRenderedPageBreak/>
        <w:t>I</w:t>
      </w:r>
      <w:r w:rsidR="00351FCF">
        <w:t xml:space="preserve">f women </w:t>
      </w:r>
      <w:r>
        <w:t>with HIV w</w:t>
      </w:r>
      <w:r w:rsidR="00B61362">
        <w:t xml:space="preserve">ish </w:t>
      </w:r>
      <w:r w:rsidR="008A5218">
        <w:t>to</w:t>
      </w:r>
      <w:r w:rsidR="00351FCF" w:rsidRPr="00351FCF">
        <w:t xml:space="preserve"> breastfeed, </w:t>
      </w:r>
      <w:r w:rsidR="008A75AF">
        <w:t xml:space="preserve">both </w:t>
      </w:r>
      <w:r w:rsidR="00351FCF" w:rsidRPr="00351FCF">
        <w:t>clinicians and patients need accurate, up</w:t>
      </w:r>
      <w:r w:rsidR="00CC7CF9">
        <w:t>-</w:t>
      </w:r>
      <w:r w:rsidR="00351FCF" w:rsidRPr="00351FCF">
        <w:t>to</w:t>
      </w:r>
      <w:r w:rsidR="00CC7CF9">
        <w:t>-</w:t>
      </w:r>
      <w:r w:rsidR="00351FCF" w:rsidRPr="00351FCF">
        <w:t>date information</w:t>
      </w:r>
      <w:r w:rsidR="00351FCF">
        <w:t xml:space="preserve"> </w:t>
      </w:r>
      <w:r w:rsidR="003B412F">
        <w:t xml:space="preserve">about </w:t>
      </w:r>
      <w:r w:rsidR="00351FCF">
        <w:t>the risks and benefits</w:t>
      </w:r>
      <w:r w:rsidR="00351FCF" w:rsidRPr="00351FCF">
        <w:t xml:space="preserve"> to </w:t>
      </w:r>
      <w:r w:rsidR="00125E6A">
        <w:t>enable an</w:t>
      </w:r>
      <w:r w:rsidR="00725FE5">
        <w:t xml:space="preserve"> informed</w:t>
      </w:r>
      <w:r w:rsidR="008A75AF" w:rsidRPr="00351FCF">
        <w:t xml:space="preserve"> </w:t>
      </w:r>
      <w:r w:rsidR="00351FCF" w:rsidRPr="00351FCF">
        <w:t>decision</w:t>
      </w:r>
      <w:r w:rsidR="00351FCF">
        <w:t xml:space="preserve">. </w:t>
      </w:r>
      <w:r w:rsidR="003B412F">
        <w:t>D</w:t>
      </w:r>
      <w:r w:rsidR="00725FE5">
        <w:t xml:space="preserve">etailed </w:t>
      </w:r>
      <w:r w:rsidR="00351FCF">
        <w:t xml:space="preserve">information </w:t>
      </w:r>
      <w:r w:rsidR="003B412F">
        <w:t xml:space="preserve">about </w:t>
      </w:r>
      <w:r w:rsidR="0001725F">
        <w:t>the necessary additional tests and their frequency for breastfeeding mother-infant pairs</w:t>
      </w:r>
      <w:r w:rsidR="003B412F">
        <w:t xml:space="preserve"> is needed</w:t>
      </w:r>
      <w:r w:rsidR="00351FCF" w:rsidRPr="00351FCF">
        <w:t xml:space="preserve">. </w:t>
      </w:r>
      <w:r w:rsidR="0001725F">
        <w:t>Should</w:t>
      </w:r>
      <w:r w:rsidR="00351FCF" w:rsidRPr="00351FCF">
        <w:t xml:space="preserve"> viral rebound</w:t>
      </w:r>
      <w:r w:rsidR="00725FE5">
        <w:t xml:space="preserve"> </w:t>
      </w:r>
      <w:r w:rsidR="0001725F">
        <w:t>occur</w:t>
      </w:r>
      <w:r w:rsidR="00CC7CF9">
        <w:t>,</w:t>
      </w:r>
      <w:r w:rsidR="00351FCF" w:rsidRPr="00351FCF">
        <w:t xml:space="preserve"> </w:t>
      </w:r>
      <w:r w:rsidR="000A2508">
        <w:t xml:space="preserve">statements about the need for </w:t>
      </w:r>
      <w:r w:rsidR="00E01704">
        <w:t>cessation of breastfeeding, together with advice on how to support the mother in this process,</w:t>
      </w:r>
      <w:r w:rsidR="00725FE5">
        <w:t xml:space="preserve"> or how to cho</w:t>
      </w:r>
      <w:r w:rsidR="00E01704">
        <w:t>o</w:t>
      </w:r>
      <w:r w:rsidR="00725FE5">
        <w:t xml:space="preserve">se the </w:t>
      </w:r>
      <w:r w:rsidR="00E01704">
        <w:t>optimal</w:t>
      </w:r>
      <w:r w:rsidR="00725FE5">
        <w:t xml:space="preserve"> </w:t>
      </w:r>
      <w:proofErr w:type="spellStart"/>
      <w:r w:rsidR="00725FE5">
        <w:t>P</w:t>
      </w:r>
      <w:r w:rsidR="001F7BDD">
        <w:t>r</w:t>
      </w:r>
      <w:r w:rsidR="00725FE5">
        <w:t>EP</w:t>
      </w:r>
      <w:proofErr w:type="spellEnd"/>
      <w:r w:rsidR="00CC7CF9">
        <w:t>/PEP</w:t>
      </w:r>
      <w:r w:rsidR="00725FE5">
        <w:t xml:space="preserve"> for the infant</w:t>
      </w:r>
      <w:r w:rsidR="000A2508">
        <w:t xml:space="preserve"> must be </w:t>
      </w:r>
      <w:proofErr w:type="gramStart"/>
      <w:r w:rsidR="000A2508">
        <w:t>clear</w:t>
      </w:r>
      <w:r w:rsidR="00351FCF" w:rsidRPr="00351FCF">
        <w:t>.</w:t>
      </w:r>
      <w:proofErr w:type="gramEnd"/>
      <w:r w:rsidR="00351FCF" w:rsidRPr="00351FCF">
        <w:t xml:space="preserve"> </w:t>
      </w:r>
      <w:r w:rsidR="00E67ED6">
        <w:t xml:space="preserve">New research studies would help to understand the motivations for breastfeeding and issues related to </w:t>
      </w:r>
      <w:proofErr w:type="spellStart"/>
      <w:r w:rsidR="00E67ED6">
        <w:t>cART</w:t>
      </w:r>
      <w:proofErr w:type="spellEnd"/>
      <w:r w:rsidR="00E67ED6">
        <w:t xml:space="preserve"> adherence </w:t>
      </w:r>
      <w:r w:rsidR="00966B74">
        <w:t xml:space="preserve">support </w:t>
      </w:r>
      <w:r w:rsidR="00E67ED6">
        <w:t>for the diverse populations of women with HIV infection</w:t>
      </w:r>
      <w:r w:rsidR="00966B74">
        <w:t>, including w</w:t>
      </w:r>
      <w:r w:rsidR="00E67ED6">
        <w:t xml:space="preserve">omen who have migrated from low-income countries </w:t>
      </w:r>
      <w:r w:rsidR="00966B74">
        <w:t xml:space="preserve">for whom breastfeeding is the first choice and those born in high-income countries who wish </w:t>
      </w:r>
      <w:r w:rsidR="00E67ED6">
        <w:t xml:space="preserve">to breastfeed </w:t>
      </w:r>
      <w:r w:rsidR="00966B74">
        <w:t xml:space="preserve">and have </w:t>
      </w:r>
      <w:r w:rsidR="00E67ED6">
        <w:t>high</w:t>
      </w:r>
      <w:r w:rsidR="00966B74">
        <w:t xml:space="preserve"> levels of </w:t>
      </w:r>
      <w:r w:rsidR="00E67ED6">
        <w:t>motivat</w:t>
      </w:r>
      <w:r w:rsidR="00966B74">
        <w:t xml:space="preserve">ion to </w:t>
      </w:r>
      <w:r w:rsidR="00E67ED6">
        <w:t xml:space="preserve">adhere to </w:t>
      </w:r>
      <w:proofErr w:type="spellStart"/>
      <w:r w:rsidR="00E67ED6">
        <w:t>cART</w:t>
      </w:r>
      <w:proofErr w:type="spellEnd"/>
      <w:r w:rsidR="00E67ED6">
        <w:t xml:space="preserve">. </w:t>
      </w:r>
    </w:p>
    <w:p w14:paraId="4CAD68AC" w14:textId="08D026C7" w:rsidR="00351FCF" w:rsidRPr="00351FCF" w:rsidRDefault="008A5218" w:rsidP="00EE0542">
      <w:pPr>
        <w:spacing w:line="480" w:lineRule="auto"/>
      </w:pPr>
      <w:r>
        <w:t xml:space="preserve">There is currently insufficient evidence to state with certainty that U=U in the context of breastfeeding. </w:t>
      </w:r>
      <w:r w:rsidR="00087145">
        <w:t>To address gaps in</w:t>
      </w:r>
      <w:r w:rsidR="003D59E9">
        <w:t xml:space="preserve"> the</w:t>
      </w:r>
      <w:r w:rsidR="00024CB1">
        <w:t xml:space="preserve"> specific</w:t>
      </w:r>
      <w:r w:rsidR="00087145">
        <w:t xml:space="preserve"> evidence</w:t>
      </w:r>
      <w:r w:rsidR="00024CB1">
        <w:t xml:space="preserve"> applicable to</w:t>
      </w:r>
      <w:r w:rsidR="00087145">
        <w:t xml:space="preserve"> clinical guidance</w:t>
      </w:r>
      <w:r w:rsidR="00024CB1">
        <w:t xml:space="preserve"> in </w:t>
      </w:r>
      <w:r w:rsidR="006A64F8">
        <w:t>high-income countries</w:t>
      </w:r>
      <w:r w:rsidR="0073267B">
        <w:t>, we would pro</w:t>
      </w:r>
      <w:r w:rsidR="00351FCF" w:rsidRPr="00351FCF">
        <w:t>pose a</w:t>
      </w:r>
      <w:r w:rsidR="006A64F8">
        <w:t>n</w:t>
      </w:r>
      <w:r w:rsidR="00B744EF">
        <w:t xml:space="preserve"> </w:t>
      </w:r>
      <w:r w:rsidR="00CC7CF9">
        <w:t>E</w:t>
      </w:r>
      <w:r w:rsidR="00351FCF" w:rsidRPr="00351FCF">
        <w:t>xpert</w:t>
      </w:r>
      <w:r w:rsidR="006A64F8">
        <w:t xml:space="preserve"> Networking</w:t>
      </w:r>
      <w:r w:rsidR="00351FCF" w:rsidRPr="00351FCF">
        <w:t xml:space="preserve"> </w:t>
      </w:r>
      <w:r w:rsidR="00CC7CF9">
        <w:t>G</w:t>
      </w:r>
      <w:r w:rsidR="00351FCF" w:rsidRPr="00351FCF">
        <w:t xml:space="preserve">roup to </w:t>
      </w:r>
      <w:r w:rsidR="00725FE5">
        <w:t>exchange knowledge based on cases</w:t>
      </w:r>
      <w:r w:rsidR="0015640C">
        <w:t xml:space="preserve"> in real-time</w:t>
      </w:r>
      <w:r w:rsidR="00351FCF" w:rsidRPr="00351FCF">
        <w:t>.</w:t>
      </w:r>
      <w:r w:rsidR="00D116BD">
        <w:t xml:space="preserve"> Anecdote suggests that each clinical centre is likely to have only a small number of </w:t>
      </w:r>
      <w:r w:rsidR="00CC7CF9">
        <w:t xml:space="preserve">patients </w:t>
      </w:r>
      <w:r w:rsidR="00D116BD">
        <w:t xml:space="preserve">who choose to breastfeed whilst on suppressive </w:t>
      </w:r>
      <w:proofErr w:type="spellStart"/>
      <w:r w:rsidR="00D116BD">
        <w:t>cART</w:t>
      </w:r>
      <w:proofErr w:type="spellEnd"/>
      <w:r w:rsidR="00D116BD">
        <w:t>, and therefore multi-centre collaboration and shared research protocols will be necessary to maximise the knowledge gained.</w:t>
      </w:r>
      <w:r w:rsidR="00351FCF" w:rsidRPr="00351FCF">
        <w:t xml:space="preserve"> </w:t>
      </w:r>
    </w:p>
    <w:p w14:paraId="77EFD53F" w14:textId="443BF938" w:rsidR="00CC7CF9" w:rsidRDefault="00725FE5" w:rsidP="00C3540F">
      <w:pPr>
        <w:spacing w:line="480" w:lineRule="auto"/>
      </w:pPr>
      <w:r>
        <w:t>Current networks</w:t>
      </w:r>
      <w:r w:rsidR="003D59E9">
        <w:t>,</w:t>
      </w:r>
      <w:r>
        <w:t xml:space="preserve"> </w:t>
      </w:r>
      <w:r w:rsidR="00D116BD">
        <w:t>including the</w:t>
      </w:r>
      <w:r w:rsidR="00360293">
        <w:t xml:space="preserve"> </w:t>
      </w:r>
      <w:r w:rsidR="00360293" w:rsidRPr="00360293">
        <w:t>Paediatric European Network for Treatment of AIDS</w:t>
      </w:r>
      <w:r>
        <w:t xml:space="preserve"> </w:t>
      </w:r>
      <w:r w:rsidR="00360293">
        <w:t>(</w:t>
      </w:r>
      <w:r>
        <w:t>PENTA</w:t>
      </w:r>
      <w:r w:rsidR="00360293">
        <w:t xml:space="preserve">) </w:t>
      </w:r>
      <w:r>
        <w:t xml:space="preserve">and </w:t>
      </w:r>
      <w:r w:rsidR="003D59E9">
        <w:t>Women Against Viruses in Europe (</w:t>
      </w:r>
      <w:r>
        <w:t>WAVE</w:t>
      </w:r>
      <w:r w:rsidR="00D116BD">
        <w:t xml:space="preserve">) </w:t>
      </w:r>
      <w:r>
        <w:t>within EACS</w:t>
      </w:r>
      <w:r w:rsidR="00392E87">
        <w:t xml:space="preserve"> and the North American Perinatal HIV Clinicians Network, which is linked th</w:t>
      </w:r>
      <w:r w:rsidR="00B744EF">
        <w:t xml:space="preserve">rough </w:t>
      </w:r>
      <w:r w:rsidR="000636AE">
        <w:t xml:space="preserve">the </w:t>
      </w:r>
      <w:r w:rsidR="00B744EF">
        <w:t>HIVE</w:t>
      </w:r>
      <w:r w:rsidR="000636AE">
        <w:fldChar w:fldCharType="begin"/>
      </w:r>
      <w:r w:rsidR="00801E4F">
        <w:instrText xml:space="preserve"> ADDIN EN.CITE &lt;EndNote&gt;&lt;Cite&gt;&lt;Author&gt;UCSF&lt;/Author&gt;&lt;Year&gt;2018&lt;/Year&gt;&lt;RecNum&gt;2099&lt;/RecNum&gt;&lt;DisplayText&gt;&lt;style face="superscript"&gt;54&lt;/style&gt;&lt;/DisplayText&gt;&lt;record&gt;&lt;rec-number&gt;2099&lt;/rec-number&gt;&lt;foreign-keys&gt;&lt;key app="EN" db-id="2ss2xfetz509ewetw5vxtfxdw2wf5tt0ffa9" timestamp="1524680599"&gt;2099&lt;/key&gt;&lt;/foreign-keys&gt;&lt;ref-type name="Web Page"&gt;12&lt;/ref-type&gt;&lt;contributors&gt;&lt;authors&gt;&lt;author&gt;UCSF&lt;/author&gt;&lt;/authors&gt;&lt;/contributors&gt;&lt;titles&gt;&lt;title&gt;Resources for perinatal providers&lt;/title&gt;&lt;/titles&gt;&lt;volume&gt;2018&lt;/volume&gt;&lt;number&gt;25 April&lt;/number&gt;&lt;dates&gt;&lt;year&gt;2018&lt;/year&gt;&lt;/dates&gt;&lt;urls&gt;&lt;related-urls&gt;&lt;url&gt;https://hiveonline.org/perinatal-providers/&lt;/url&gt;&lt;/related-urls&gt;&lt;/urls&gt;&lt;/record&gt;&lt;/Cite&gt;&lt;/EndNote&gt;</w:instrText>
      </w:r>
      <w:r w:rsidR="000636AE">
        <w:fldChar w:fldCharType="separate"/>
      </w:r>
      <w:r w:rsidR="00801E4F" w:rsidRPr="00801E4F">
        <w:rPr>
          <w:noProof/>
          <w:vertAlign w:val="superscript"/>
        </w:rPr>
        <w:t>54</w:t>
      </w:r>
      <w:r w:rsidR="000636AE">
        <w:fldChar w:fldCharType="end"/>
      </w:r>
      <w:r w:rsidR="00B744EF">
        <w:t xml:space="preserve"> </w:t>
      </w:r>
      <w:proofErr w:type="spellStart"/>
      <w:r w:rsidR="00392E87">
        <w:t>ReproID</w:t>
      </w:r>
      <w:proofErr w:type="spellEnd"/>
      <w:r w:rsidR="00392E87">
        <w:t xml:space="preserve"> HIV listserv</w:t>
      </w:r>
      <w:r w:rsidR="003D59E9">
        <w:t>,</w:t>
      </w:r>
      <w:r>
        <w:t xml:space="preserve"> could </w:t>
      </w:r>
      <w:r w:rsidR="003D59E9">
        <w:t xml:space="preserve">provide </w:t>
      </w:r>
      <w:r>
        <w:t>the logistic</w:t>
      </w:r>
      <w:r w:rsidR="003D59E9">
        <w:t xml:space="preserve">al support </w:t>
      </w:r>
      <w:r>
        <w:t xml:space="preserve">for </w:t>
      </w:r>
      <w:r w:rsidR="003D59E9">
        <w:t>a collaboration</w:t>
      </w:r>
      <w:r w:rsidR="009E4F4F">
        <w:t xml:space="preserve"> </w:t>
      </w:r>
      <w:r w:rsidR="00024CB1">
        <w:t xml:space="preserve">which </w:t>
      </w:r>
      <w:r w:rsidR="009E4F4F">
        <w:t>should in</w:t>
      </w:r>
      <w:r w:rsidR="000A2508">
        <w:t xml:space="preserve">volve </w:t>
      </w:r>
      <w:r w:rsidR="009E4F4F">
        <w:t xml:space="preserve">patient groups. </w:t>
      </w:r>
      <w:r w:rsidR="00351FCF" w:rsidRPr="00351FCF">
        <w:t xml:space="preserve">At the first level, this would be simple documentation of the mother-infant pair data, including the country of origin, timing </w:t>
      </w:r>
      <w:r w:rsidR="00AB7FA0">
        <w:t xml:space="preserve">and type </w:t>
      </w:r>
      <w:r w:rsidR="00351FCF" w:rsidRPr="00351FCF">
        <w:t xml:space="preserve">of maternal </w:t>
      </w:r>
      <w:proofErr w:type="spellStart"/>
      <w:r w:rsidR="00351FCF" w:rsidRPr="00351FCF">
        <w:t>cART</w:t>
      </w:r>
      <w:proofErr w:type="spellEnd"/>
      <w:r w:rsidR="00351FCF" w:rsidRPr="00351FCF">
        <w:t xml:space="preserve">, </w:t>
      </w:r>
      <w:r w:rsidR="00AD5660">
        <w:t xml:space="preserve">VL </w:t>
      </w:r>
      <w:r w:rsidR="00351FCF" w:rsidRPr="00351FCF">
        <w:t>at delivery and subsequent</w:t>
      </w:r>
      <w:r>
        <w:t xml:space="preserve"> </w:t>
      </w:r>
      <w:r w:rsidR="00D116BD">
        <w:t xml:space="preserve">(possibly </w:t>
      </w:r>
      <w:r>
        <w:t>monthly</w:t>
      </w:r>
      <w:r w:rsidR="00D116BD">
        <w:t>)</w:t>
      </w:r>
      <w:r>
        <w:t xml:space="preserve"> </w:t>
      </w:r>
      <w:r w:rsidR="00351FCF" w:rsidRPr="00351FCF">
        <w:t xml:space="preserve">time-points, and the final infant HIV status after </w:t>
      </w:r>
      <w:r w:rsidR="001F7BDD">
        <w:t>cessation of breastfeeding</w:t>
      </w:r>
      <w:r w:rsidR="00351FCF" w:rsidRPr="00351FCF">
        <w:t xml:space="preserve">. </w:t>
      </w:r>
    </w:p>
    <w:p w14:paraId="339579A2" w14:textId="01B6C15F" w:rsidR="00351FCF" w:rsidRPr="00351FCF" w:rsidRDefault="00CC7CF9" w:rsidP="00C3540F">
      <w:pPr>
        <w:spacing w:line="480" w:lineRule="auto"/>
      </w:pPr>
      <w:r>
        <w:t xml:space="preserve">The Table highlights the key unanswered questions and research priorities. </w:t>
      </w:r>
      <w:r w:rsidRPr="00351FCF">
        <w:t xml:space="preserve"> </w:t>
      </w:r>
      <w:r w:rsidR="003D59E9">
        <w:t>Alongside th</w:t>
      </w:r>
      <w:r>
        <w:t>e</w:t>
      </w:r>
      <w:r w:rsidR="003D59E9">
        <w:t>s</w:t>
      </w:r>
      <w:r>
        <w:t>e</w:t>
      </w:r>
      <w:r w:rsidR="003D59E9">
        <w:t xml:space="preserve"> effort</w:t>
      </w:r>
      <w:r>
        <w:t>s</w:t>
      </w:r>
      <w:r w:rsidR="00351FCF" w:rsidRPr="00351FCF">
        <w:t xml:space="preserve">, </w:t>
      </w:r>
      <w:r w:rsidR="003D59E9">
        <w:t xml:space="preserve">collaborators should develop </w:t>
      </w:r>
      <w:r w:rsidR="00351FCF" w:rsidRPr="00351FCF">
        <w:t xml:space="preserve">protocols </w:t>
      </w:r>
      <w:r w:rsidR="003D59E9">
        <w:t xml:space="preserve">for </w:t>
      </w:r>
      <w:r w:rsidR="00351FCF" w:rsidRPr="00351FCF">
        <w:t xml:space="preserve">pharmacokinetic, </w:t>
      </w:r>
      <w:proofErr w:type="spellStart"/>
      <w:r w:rsidR="00351FCF" w:rsidRPr="00351FCF">
        <w:t>virological</w:t>
      </w:r>
      <w:proofErr w:type="spellEnd"/>
      <w:r w:rsidR="00351FCF" w:rsidRPr="00351FCF">
        <w:t xml:space="preserve"> and pharmacovigilance </w:t>
      </w:r>
      <w:r w:rsidR="00351FCF" w:rsidRPr="00351FCF">
        <w:lastRenderedPageBreak/>
        <w:t>studies</w:t>
      </w:r>
      <w:r w:rsidR="003D59E9">
        <w:t xml:space="preserve"> and </w:t>
      </w:r>
      <w:r w:rsidR="00351FCF" w:rsidRPr="00351FCF">
        <w:t xml:space="preserve">social science </w:t>
      </w:r>
      <w:r w:rsidR="003D59E9">
        <w:t xml:space="preserve">research that includes </w:t>
      </w:r>
      <w:r w:rsidR="00351FCF" w:rsidRPr="00351FCF">
        <w:t xml:space="preserve">evaluation of maternal quality of life. </w:t>
      </w:r>
      <w:r w:rsidR="003D59E9" w:rsidRPr="00351FCF">
        <w:t>Most of all,</w:t>
      </w:r>
      <w:r w:rsidR="003D59E9">
        <w:t xml:space="preserve"> </w:t>
      </w:r>
      <w:r w:rsidR="006578E1">
        <w:t>a co</w:t>
      </w:r>
      <w:r w:rsidR="000A2508">
        <w:t xml:space="preserve">alition of researchers and mothers living with HIV </w:t>
      </w:r>
      <w:r w:rsidR="006578E1">
        <w:t xml:space="preserve">would generate the research to allow a consensus of the best available evidence for clinicians and mothers about the prevention of HIV transmission through breastfeeding. </w:t>
      </w:r>
    </w:p>
    <w:p w14:paraId="421DCDE0" w14:textId="77777777" w:rsidR="00CC7CF9" w:rsidRDefault="00CC7CF9">
      <w:r>
        <w:br w:type="page"/>
      </w:r>
    </w:p>
    <w:p w14:paraId="08680BF4" w14:textId="2901B8DD" w:rsidR="00A46CA6" w:rsidRDefault="00144A5A" w:rsidP="00EE0542">
      <w:pPr>
        <w:spacing w:line="480" w:lineRule="auto"/>
      </w:pPr>
      <w:r>
        <w:lastRenderedPageBreak/>
        <w:t>Declaration of Interests</w:t>
      </w:r>
    </w:p>
    <w:p w14:paraId="1A9F49CA" w14:textId="4CAFAF1F" w:rsidR="00665435" w:rsidRDefault="00CC7CF9" w:rsidP="00EE0542">
      <w:pPr>
        <w:spacing w:line="480" w:lineRule="auto"/>
      </w:pPr>
      <w:r>
        <w:t xml:space="preserve">ML has received funding for research, travel and presentations from Gilead Science, </w:t>
      </w:r>
      <w:proofErr w:type="spellStart"/>
      <w:r>
        <w:t>ViiV</w:t>
      </w:r>
      <w:proofErr w:type="spellEnd"/>
      <w:r>
        <w:t xml:space="preserve"> Healthcare and Merck </w:t>
      </w:r>
      <w:proofErr w:type="spellStart"/>
      <w:r>
        <w:t>Frosst</w:t>
      </w:r>
      <w:proofErr w:type="spellEnd"/>
      <w:r>
        <w:t xml:space="preserve"> Canada.</w:t>
      </w:r>
    </w:p>
    <w:p w14:paraId="0E07D6BD" w14:textId="77777777" w:rsidR="00CC7CF9" w:rsidRDefault="00CC7CF9" w:rsidP="00EE0542">
      <w:pPr>
        <w:spacing w:line="480" w:lineRule="auto"/>
      </w:pPr>
    </w:p>
    <w:p w14:paraId="6BDE7C0F" w14:textId="77777777" w:rsidR="00144A5A" w:rsidRDefault="00144A5A" w:rsidP="00EE0542">
      <w:pPr>
        <w:spacing w:line="480" w:lineRule="auto"/>
      </w:pPr>
      <w:r>
        <w:t>Acknowledgements</w:t>
      </w:r>
    </w:p>
    <w:p w14:paraId="514A35B2" w14:textId="00FCFD2B" w:rsidR="00144A5A" w:rsidRDefault="00DC7236" w:rsidP="00EE0542">
      <w:pPr>
        <w:spacing w:line="480" w:lineRule="auto"/>
      </w:pPr>
      <w:r>
        <w:t>CW is funded by</w:t>
      </w:r>
      <w:r w:rsidRPr="00DC7236">
        <w:t xml:space="preserve"> a </w:t>
      </w:r>
      <w:proofErr w:type="spellStart"/>
      <w:r w:rsidRPr="00DC7236">
        <w:t>Wellcome</w:t>
      </w:r>
      <w:proofErr w:type="spellEnd"/>
      <w:r w:rsidRPr="00DC7236">
        <w:t xml:space="preserve"> Postdoctoral Training Fellowship for Clinicians WT104422MA</w:t>
      </w:r>
    </w:p>
    <w:p w14:paraId="55B91DAC" w14:textId="75E745C0" w:rsidR="009C5834" w:rsidRDefault="009C5834" w:rsidP="00EE0542">
      <w:pPr>
        <w:spacing w:line="480" w:lineRule="auto"/>
      </w:pPr>
      <w:r>
        <w:t>We thank Claire Thorne for critical review of the manuscript.</w:t>
      </w:r>
    </w:p>
    <w:p w14:paraId="07ADEBCB" w14:textId="77777777" w:rsidR="000636AE" w:rsidRDefault="000636AE" w:rsidP="000636AE">
      <w:pPr>
        <w:spacing w:line="480" w:lineRule="auto"/>
      </w:pPr>
    </w:p>
    <w:p w14:paraId="785F45CF" w14:textId="77777777" w:rsidR="000636AE" w:rsidRDefault="000636AE" w:rsidP="000636AE">
      <w:pPr>
        <w:spacing w:line="480" w:lineRule="auto"/>
      </w:pPr>
      <w:r>
        <w:t>Author Contributions</w:t>
      </w:r>
    </w:p>
    <w:p w14:paraId="7A06143A" w14:textId="77777777" w:rsidR="000636AE" w:rsidRDefault="000636AE" w:rsidP="000636AE">
      <w:pPr>
        <w:spacing w:line="480" w:lineRule="auto"/>
      </w:pPr>
      <w:r>
        <w:t>CW and KA-P: initial concept for the paper, literature searches, data interpretation and writing</w:t>
      </w:r>
    </w:p>
    <w:p w14:paraId="5642E2D7" w14:textId="77777777" w:rsidR="000636AE" w:rsidRDefault="000636AE" w:rsidP="000636AE">
      <w:pPr>
        <w:spacing w:line="480" w:lineRule="auto"/>
      </w:pPr>
      <w:r>
        <w:t xml:space="preserve">NL, FL, </w:t>
      </w:r>
      <w:proofErr w:type="gramStart"/>
      <w:r>
        <w:t>ML</w:t>
      </w:r>
      <w:proofErr w:type="gramEnd"/>
      <w:r>
        <w:t>: critical input into the selection and interpretation of material reviewed and synthesis of conclusions presented</w:t>
      </w:r>
    </w:p>
    <w:p w14:paraId="5F052FFD" w14:textId="77777777" w:rsidR="000636AE" w:rsidRDefault="000636AE" w:rsidP="000636AE">
      <w:pPr>
        <w:spacing w:line="480" w:lineRule="auto"/>
      </w:pPr>
      <w:r>
        <w:t>PVP: major contribution to sections relating to cell-associated virus, and critical input throughout</w:t>
      </w:r>
    </w:p>
    <w:p w14:paraId="26FADD62" w14:textId="77777777" w:rsidR="00144A5A" w:rsidRDefault="00144A5A" w:rsidP="00EE0542">
      <w:pPr>
        <w:spacing w:line="480" w:lineRule="auto"/>
      </w:pPr>
    </w:p>
    <w:p w14:paraId="3A836699" w14:textId="77777777" w:rsidR="00CC7CF9" w:rsidRDefault="00CC7CF9">
      <w:pPr>
        <w:rPr>
          <w:b/>
        </w:rPr>
      </w:pPr>
      <w:r>
        <w:rPr>
          <w:b/>
        </w:rPr>
        <w:br w:type="page"/>
      </w:r>
    </w:p>
    <w:p w14:paraId="010BCBC7" w14:textId="379DC460" w:rsidR="00144A5A" w:rsidRDefault="00CC7CF9" w:rsidP="00EE0542">
      <w:pPr>
        <w:spacing w:line="480" w:lineRule="auto"/>
      </w:pPr>
      <w:r w:rsidRPr="00E80BEC">
        <w:rPr>
          <w:b/>
        </w:rPr>
        <w:lastRenderedPageBreak/>
        <w:t>Table:</w:t>
      </w:r>
      <w:r>
        <w:t xml:space="preserve"> Unanswered questions and research priorities related to breastfeeding and HIV</w:t>
      </w:r>
    </w:p>
    <w:tbl>
      <w:tblPr>
        <w:tblStyle w:val="LightShading"/>
        <w:tblW w:w="0" w:type="auto"/>
        <w:tblLook w:val="04A0" w:firstRow="1" w:lastRow="0" w:firstColumn="1" w:lastColumn="0" w:noHBand="0" w:noVBand="1"/>
      </w:tblPr>
      <w:tblGrid>
        <w:gridCol w:w="3080"/>
        <w:gridCol w:w="3081"/>
        <w:gridCol w:w="3081"/>
      </w:tblGrid>
      <w:tr w:rsidR="00D20558" w14:paraId="0F138054" w14:textId="77777777" w:rsidTr="00D207D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tcPr>
          <w:p w14:paraId="3C95363C" w14:textId="77777777" w:rsidR="00D20558" w:rsidRDefault="00D20558" w:rsidP="00EE0542">
            <w:pPr>
              <w:spacing w:line="480" w:lineRule="auto"/>
            </w:pPr>
            <w:r>
              <w:t>Question</w:t>
            </w:r>
          </w:p>
        </w:tc>
        <w:tc>
          <w:tcPr>
            <w:tcW w:w="3081" w:type="dxa"/>
          </w:tcPr>
          <w:p w14:paraId="434E6454" w14:textId="77777777" w:rsidR="00D20558" w:rsidRDefault="00D20558" w:rsidP="00EE0542">
            <w:pPr>
              <w:spacing w:line="480" w:lineRule="auto"/>
              <w:cnfStyle w:val="100000000000" w:firstRow="1" w:lastRow="0" w:firstColumn="0" w:lastColumn="0" w:oddVBand="0" w:evenVBand="0" w:oddHBand="0" w:evenHBand="0" w:firstRowFirstColumn="0" w:firstRowLastColumn="0" w:lastRowFirstColumn="0" w:lastRowLastColumn="0"/>
            </w:pPr>
            <w:r>
              <w:t>What is known</w:t>
            </w:r>
          </w:p>
        </w:tc>
        <w:tc>
          <w:tcPr>
            <w:tcW w:w="3081" w:type="dxa"/>
          </w:tcPr>
          <w:p w14:paraId="316BC93A" w14:textId="77777777" w:rsidR="00D20558" w:rsidRDefault="00D20558" w:rsidP="00EE0542">
            <w:pPr>
              <w:spacing w:line="480" w:lineRule="auto"/>
              <w:cnfStyle w:val="100000000000" w:firstRow="1" w:lastRow="0" w:firstColumn="0" w:lastColumn="0" w:oddVBand="0" w:evenVBand="0" w:oddHBand="0" w:evenHBand="0" w:firstRowFirstColumn="0" w:firstRowLastColumn="0" w:lastRowFirstColumn="0" w:lastRowLastColumn="0"/>
            </w:pPr>
            <w:r>
              <w:t>Research priorities</w:t>
            </w:r>
          </w:p>
        </w:tc>
      </w:tr>
      <w:tr w:rsidR="00D20558" w14:paraId="44B838EF" w14:textId="77777777" w:rsidTr="00D207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tcPr>
          <w:p w14:paraId="7A2ECA37" w14:textId="77777777" w:rsidR="00D20558" w:rsidRDefault="009D02E7" w:rsidP="00EE0542">
            <w:pPr>
              <w:spacing w:line="480" w:lineRule="auto"/>
            </w:pPr>
            <w:r>
              <w:t>What is the significance of cell-associated virus</w:t>
            </w:r>
          </w:p>
        </w:tc>
        <w:tc>
          <w:tcPr>
            <w:tcW w:w="3081" w:type="dxa"/>
          </w:tcPr>
          <w:p w14:paraId="7010868E" w14:textId="77777777" w:rsidR="00D20558" w:rsidRDefault="009D02E7" w:rsidP="00EE0542">
            <w:pPr>
              <w:spacing w:line="480" w:lineRule="auto"/>
              <w:cnfStyle w:val="000000100000" w:firstRow="0" w:lastRow="0" w:firstColumn="0" w:lastColumn="0" w:oddVBand="0" w:evenVBand="0" w:oddHBand="1" w:evenHBand="0" w:firstRowFirstColumn="0" w:firstRowLastColumn="0" w:lastRowFirstColumn="0" w:lastRowLastColumn="0"/>
            </w:pPr>
            <w:r>
              <w:t xml:space="preserve">May be associated with transmissions in women with </w:t>
            </w:r>
            <w:r w:rsidR="001F7BDD">
              <w:t xml:space="preserve">or without </w:t>
            </w:r>
            <w:r>
              <w:t>suppressed viral load</w:t>
            </w:r>
          </w:p>
        </w:tc>
        <w:tc>
          <w:tcPr>
            <w:tcW w:w="3081" w:type="dxa"/>
          </w:tcPr>
          <w:p w14:paraId="4506E90D" w14:textId="77777777" w:rsidR="00D20558" w:rsidRDefault="009D02E7" w:rsidP="00EE0542">
            <w:pPr>
              <w:spacing w:line="480" w:lineRule="auto"/>
              <w:cnfStyle w:val="000000100000" w:firstRow="0" w:lastRow="0" w:firstColumn="0" w:lastColumn="0" w:oddVBand="0" w:evenVBand="0" w:oddHBand="1" w:evenHBand="0" w:firstRowFirstColumn="0" w:firstRowLastColumn="0" w:lastRowFirstColumn="0" w:lastRowLastColumn="0"/>
            </w:pPr>
            <w:r>
              <w:t>Does this still hold for women on long term ART?</w:t>
            </w:r>
          </w:p>
          <w:p w14:paraId="35276E1E" w14:textId="77777777" w:rsidR="009D02E7" w:rsidRDefault="009D02E7" w:rsidP="00EE0542">
            <w:pPr>
              <w:spacing w:line="480" w:lineRule="auto"/>
              <w:cnfStyle w:val="000000100000" w:firstRow="0" w:lastRow="0" w:firstColumn="0" w:lastColumn="0" w:oddVBand="0" w:evenVBand="0" w:oddHBand="1" w:evenHBand="0" w:firstRowFirstColumn="0" w:firstRowLastColumn="0" w:lastRowFirstColumn="0" w:lastRowLastColumn="0"/>
            </w:pPr>
            <w:r>
              <w:t>Do any newer drugs influence cell-associated virus?</w:t>
            </w:r>
          </w:p>
        </w:tc>
      </w:tr>
      <w:tr w:rsidR="00080611" w14:paraId="47C5D1B2" w14:textId="77777777" w:rsidTr="00D207D6">
        <w:tc>
          <w:tcPr>
            <w:cnfStyle w:val="001000000000" w:firstRow="0" w:lastRow="0" w:firstColumn="1" w:lastColumn="0" w:oddVBand="0" w:evenVBand="0" w:oddHBand="0" w:evenHBand="0" w:firstRowFirstColumn="0" w:firstRowLastColumn="0" w:lastRowFirstColumn="0" w:lastRowLastColumn="0"/>
            <w:tcW w:w="3080" w:type="dxa"/>
          </w:tcPr>
          <w:p w14:paraId="6A6CFFF7" w14:textId="77777777" w:rsidR="00080611" w:rsidRDefault="00080611" w:rsidP="00EE0542">
            <w:pPr>
              <w:spacing w:line="480" w:lineRule="auto"/>
            </w:pPr>
            <w:r>
              <w:t>What is the genuine rate of transmission? Is it truly ‘zero’?</w:t>
            </w:r>
          </w:p>
        </w:tc>
        <w:tc>
          <w:tcPr>
            <w:tcW w:w="3081" w:type="dxa"/>
          </w:tcPr>
          <w:p w14:paraId="72A48A15" w14:textId="77777777" w:rsidR="00080611" w:rsidRDefault="00080611" w:rsidP="00EE0542">
            <w:pPr>
              <w:spacing w:line="480" w:lineRule="auto"/>
              <w:cnfStyle w:val="000000000000" w:firstRow="0" w:lastRow="0" w:firstColumn="0" w:lastColumn="0" w:oddVBand="0" w:evenVBand="0" w:oddHBand="0" w:evenHBand="0" w:firstRowFirstColumn="0" w:firstRowLastColumn="0" w:lastRowFirstColumn="0" w:lastRowLastColumn="0"/>
            </w:pPr>
            <w:r>
              <w:t>Very low rates are reported in the context of suppressive ART, and most transmissions can be explained through detectable virus or poor adherence</w:t>
            </w:r>
          </w:p>
        </w:tc>
        <w:tc>
          <w:tcPr>
            <w:tcW w:w="3081" w:type="dxa"/>
          </w:tcPr>
          <w:p w14:paraId="2D52424A" w14:textId="77777777" w:rsidR="00080611" w:rsidRDefault="00080611" w:rsidP="00EE0542">
            <w:pPr>
              <w:spacing w:line="480" w:lineRule="auto"/>
              <w:cnfStyle w:val="000000000000" w:firstRow="0" w:lastRow="0" w:firstColumn="0" w:lastColumn="0" w:oddVBand="0" w:evenVBand="0" w:oddHBand="0" w:evenHBand="0" w:firstRowFirstColumn="0" w:firstRowLastColumn="0" w:lastRowFirstColumn="0" w:lastRowLastColumn="0"/>
            </w:pPr>
            <w:r>
              <w:t>Establishment of a registry of mother-infant pairs to capture any transmissions</w:t>
            </w:r>
          </w:p>
        </w:tc>
      </w:tr>
      <w:tr w:rsidR="00D20558" w14:paraId="4020617D" w14:textId="77777777" w:rsidTr="00D207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tcPr>
          <w:p w14:paraId="0B0A7814" w14:textId="77777777" w:rsidR="00D20558" w:rsidRDefault="00EE1B1C" w:rsidP="00EE0542">
            <w:pPr>
              <w:spacing w:line="480" w:lineRule="auto"/>
            </w:pPr>
            <w:r>
              <w:t>What are the pharmacokinetics of newer ARVs in mother-infant pairs</w:t>
            </w:r>
          </w:p>
        </w:tc>
        <w:tc>
          <w:tcPr>
            <w:tcW w:w="3081" w:type="dxa"/>
          </w:tcPr>
          <w:p w14:paraId="2BAD45A6" w14:textId="77777777" w:rsidR="00D20558" w:rsidRDefault="00EE1B1C" w:rsidP="00EE0542">
            <w:pPr>
              <w:spacing w:line="480" w:lineRule="auto"/>
              <w:cnfStyle w:val="000000100000" w:firstRow="0" w:lastRow="0" w:firstColumn="0" w:lastColumn="0" w:oddVBand="0" w:evenVBand="0" w:oddHBand="1" w:evenHBand="0" w:firstRowFirstColumn="0" w:firstRowLastColumn="0" w:lastRowFirstColumn="0" w:lastRowLastColumn="0"/>
            </w:pPr>
            <w:r>
              <w:t>Data exist surrounding NNRTI, NRTI and older PIs, with emerging data on DTG</w:t>
            </w:r>
          </w:p>
        </w:tc>
        <w:tc>
          <w:tcPr>
            <w:tcW w:w="3081" w:type="dxa"/>
          </w:tcPr>
          <w:p w14:paraId="3155B57E" w14:textId="77777777" w:rsidR="00D20558" w:rsidRDefault="00EE1B1C" w:rsidP="00EE0542">
            <w:pPr>
              <w:spacing w:line="480" w:lineRule="auto"/>
              <w:cnfStyle w:val="000000100000" w:firstRow="0" w:lastRow="0" w:firstColumn="0" w:lastColumn="0" w:oddVBand="0" w:evenVBand="0" w:oddHBand="1" w:evenHBand="0" w:firstRowFirstColumn="0" w:firstRowLastColumn="0" w:lastRowFirstColumn="0" w:lastRowLastColumn="0"/>
            </w:pPr>
            <w:r>
              <w:t>Sparse PK sampling from mother-infant pairs in Europe where the mother has elected to breastfeed</w:t>
            </w:r>
          </w:p>
        </w:tc>
      </w:tr>
      <w:tr w:rsidR="00D20558" w14:paraId="47ACAA4C" w14:textId="77777777" w:rsidTr="00D207D6">
        <w:tc>
          <w:tcPr>
            <w:cnfStyle w:val="001000000000" w:firstRow="0" w:lastRow="0" w:firstColumn="1" w:lastColumn="0" w:oddVBand="0" w:evenVBand="0" w:oddHBand="0" w:evenHBand="0" w:firstRowFirstColumn="0" w:firstRowLastColumn="0" w:lastRowFirstColumn="0" w:lastRowLastColumn="0"/>
            <w:tcW w:w="3080" w:type="dxa"/>
          </w:tcPr>
          <w:p w14:paraId="3548D386" w14:textId="77777777" w:rsidR="00D20558" w:rsidRDefault="00080611" w:rsidP="00EE0542">
            <w:pPr>
              <w:spacing w:line="480" w:lineRule="auto"/>
            </w:pPr>
            <w:r>
              <w:t>How do we monitor infants for toxicities?</w:t>
            </w:r>
          </w:p>
        </w:tc>
        <w:tc>
          <w:tcPr>
            <w:tcW w:w="3081" w:type="dxa"/>
          </w:tcPr>
          <w:p w14:paraId="45E790B9" w14:textId="77777777" w:rsidR="00D20558" w:rsidRDefault="00080611" w:rsidP="00EE0542">
            <w:pPr>
              <w:spacing w:line="480" w:lineRule="auto"/>
              <w:cnfStyle w:val="000000000000" w:firstRow="0" w:lastRow="0" w:firstColumn="0" w:lastColumn="0" w:oddVBand="0" w:evenVBand="0" w:oddHBand="0" w:evenHBand="0" w:firstRowFirstColumn="0" w:firstRowLastColumn="0" w:lastRowFirstColumn="0" w:lastRowLastColumn="0"/>
            </w:pPr>
            <w:r>
              <w:t>Little data exist for breastfeeding exposure to newer ART</w:t>
            </w:r>
          </w:p>
        </w:tc>
        <w:tc>
          <w:tcPr>
            <w:tcW w:w="3081" w:type="dxa"/>
          </w:tcPr>
          <w:p w14:paraId="5FA7E943" w14:textId="77777777" w:rsidR="00D20558" w:rsidRDefault="00080611" w:rsidP="00EE0542">
            <w:pPr>
              <w:spacing w:line="480" w:lineRule="auto"/>
              <w:cnfStyle w:val="000000000000" w:firstRow="0" w:lastRow="0" w:firstColumn="0" w:lastColumn="0" w:oddVBand="0" w:evenVBand="0" w:oddHBand="0" w:evenHBand="0" w:firstRowFirstColumn="0" w:firstRowLastColumn="0" w:lastRowFirstColumn="0" w:lastRowLastColumn="0"/>
            </w:pPr>
            <w:r>
              <w:t>Establishment of a registry linked to clinical care for longer term follow up of exposed infants</w:t>
            </w:r>
          </w:p>
        </w:tc>
      </w:tr>
      <w:tr w:rsidR="00D20558" w14:paraId="0DD5A85A" w14:textId="77777777" w:rsidTr="00D207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tcPr>
          <w:p w14:paraId="460E0238" w14:textId="77777777" w:rsidR="00D20558" w:rsidRDefault="00AC39A6" w:rsidP="00EE0542">
            <w:pPr>
              <w:spacing w:line="480" w:lineRule="auto"/>
            </w:pPr>
            <w:r>
              <w:t>Are any regimens better suited for use in breastfeeding?</w:t>
            </w:r>
          </w:p>
        </w:tc>
        <w:tc>
          <w:tcPr>
            <w:tcW w:w="3081" w:type="dxa"/>
          </w:tcPr>
          <w:p w14:paraId="22780BAB" w14:textId="77777777" w:rsidR="00D20558" w:rsidRDefault="00AC39A6" w:rsidP="00EE0542">
            <w:pPr>
              <w:spacing w:line="480" w:lineRule="auto"/>
              <w:cnfStyle w:val="000000100000" w:firstRow="0" w:lastRow="0" w:firstColumn="0" w:lastColumn="0" w:oddVBand="0" w:evenVBand="0" w:oddHBand="1" w:evenHBand="0" w:firstRowFirstColumn="0" w:firstRowLastColumn="0" w:lastRowFirstColumn="0" w:lastRowLastColumn="0"/>
            </w:pPr>
            <w:r>
              <w:t>Almost all data exist for NNRTI/2 NRTI regimens in low resource settings</w:t>
            </w:r>
          </w:p>
        </w:tc>
        <w:tc>
          <w:tcPr>
            <w:tcW w:w="3081" w:type="dxa"/>
          </w:tcPr>
          <w:p w14:paraId="7264531E" w14:textId="77777777" w:rsidR="00D20558" w:rsidRDefault="00AC39A6" w:rsidP="00EE0542">
            <w:pPr>
              <w:spacing w:line="480" w:lineRule="auto"/>
              <w:cnfStyle w:val="000000100000" w:firstRow="0" w:lastRow="0" w:firstColumn="0" w:lastColumn="0" w:oddVBand="0" w:evenVBand="0" w:oddHBand="1" w:evenHBand="0" w:firstRowFirstColumn="0" w:firstRowLastColumn="0" w:lastRowFirstColumn="0" w:lastRowLastColumn="0"/>
            </w:pPr>
            <w:r>
              <w:t>Clinical monitoring and PK among mother-infant pairs on individualised regimens</w:t>
            </w:r>
          </w:p>
        </w:tc>
      </w:tr>
      <w:tr w:rsidR="002958E5" w14:paraId="6BFAED32" w14:textId="77777777" w:rsidTr="00D207D6">
        <w:tc>
          <w:tcPr>
            <w:cnfStyle w:val="001000000000" w:firstRow="0" w:lastRow="0" w:firstColumn="1" w:lastColumn="0" w:oddVBand="0" w:evenVBand="0" w:oddHBand="0" w:evenHBand="0" w:firstRowFirstColumn="0" w:firstRowLastColumn="0" w:lastRowFirstColumn="0" w:lastRowLastColumn="0"/>
            <w:tcW w:w="3080" w:type="dxa"/>
          </w:tcPr>
          <w:p w14:paraId="58A84150" w14:textId="77777777" w:rsidR="002958E5" w:rsidRDefault="002958E5" w:rsidP="00EE0542">
            <w:pPr>
              <w:spacing w:line="480" w:lineRule="auto"/>
            </w:pPr>
            <w:r>
              <w:t xml:space="preserve">What is the optimal frequency of </w:t>
            </w:r>
            <w:proofErr w:type="spellStart"/>
            <w:r>
              <w:t>virological</w:t>
            </w:r>
            <w:proofErr w:type="spellEnd"/>
            <w:r>
              <w:t xml:space="preserve"> monitoring?</w:t>
            </w:r>
          </w:p>
        </w:tc>
        <w:tc>
          <w:tcPr>
            <w:tcW w:w="3081" w:type="dxa"/>
          </w:tcPr>
          <w:p w14:paraId="49DE71E1" w14:textId="77777777" w:rsidR="002958E5" w:rsidRDefault="00DD7014" w:rsidP="00EE0542">
            <w:pPr>
              <w:spacing w:line="480" w:lineRule="auto"/>
              <w:cnfStyle w:val="000000000000" w:firstRow="0" w:lastRow="0" w:firstColumn="0" w:lastColumn="0" w:oddVBand="0" w:evenVBand="0" w:oddHBand="0" w:evenHBand="0" w:firstRowFirstColumn="0" w:firstRowLastColumn="0" w:lastRowFirstColumn="0" w:lastRowLastColumn="0"/>
            </w:pPr>
            <w:r>
              <w:t>No evidence base on which to form a guideline</w:t>
            </w:r>
            <w:r w:rsidR="00AE711A">
              <w:t xml:space="preserve">. </w:t>
            </w:r>
          </w:p>
        </w:tc>
        <w:tc>
          <w:tcPr>
            <w:tcW w:w="3081" w:type="dxa"/>
          </w:tcPr>
          <w:p w14:paraId="75C39A14" w14:textId="77777777" w:rsidR="002958E5" w:rsidRDefault="003156E4" w:rsidP="00EE0542">
            <w:pPr>
              <w:spacing w:line="480" w:lineRule="auto"/>
              <w:cnfStyle w:val="000000000000" w:firstRow="0" w:lastRow="0" w:firstColumn="0" w:lastColumn="0" w:oddVBand="0" w:evenVBand="0" w:oddHBand="0" w:evenHBand="0" w:firstRowFirstColumn="0" w:firstRowLastColumn="0" w:lastRowFirstColumn="0" w:lastRowLastColumn="0"/>
            </w:pPr>
            <w:r>
              <w:t>Establishment of a cohort to describe experience</w:t>
            </w:r>
          </w:p>
        </w:tc>
      </w:tr>
      <w:tr w:rsidR="002958E5" w14:paraId="221C46DA" w14:textId="77777777" w:rsidTr="00D207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tcPr>
          <w:p w14:paraId="146A81CA" w14:textId="77777777" w:rsidR="002958E5" w:rsidRDefault="002958E5" w:rsidP="00EE0542">
            <w:pPr>
              <w:spacing w:line="480" w:lineRule="auto"/>
            </w:pPr>
            <w:r>
              <w:t xml:space="preserve">What steps should be taken in </w:t>
            </w:r>
            <w:r>
              <w:lastRenderedPageBreak/>
              <w:t xml:space="preserve">the event of detectable </w:t>
            </w:r>
            <w:proofErr w:type="spellStart"/>
            <w:r>
              <w:t>viraemia</w:t>
            </w:r>
            <w:proofErr w:type="spellEnd"/>
            <w:r>
              <w:t>?</w:t>
            </w:r>
          </w:p>
        </w:tc>
        <w:tc>
          <w:tcPr>
            <w:tcW w:w="3081" w:type="dxa"/>
          </w:tcPr>
          <w:p w14:paraId="5501E824" w14:textId="77777777" w:rsidR="002958E5" w:rsidRDefault="00DD7014" w:rsidP="00EE0542">
            <w:pPr>
              <w:spacing w:line="480" w:lineRule="auto"/>
              <w:cnfStyle w:val="000000100000" w:firstRow="0" w:lastRow="0" w:firstColumn="0" w:lastColumn="0" w:oddVBand="0" w:evenVBand="0" w:oddHBand="1" w:evenHBand="0" w:firstRowFirstColumn="0" w:firstRowLastColumn="0" w:lastRowFirstColumn="0" w:lastRowLastColumn="0"/>
            </w:pPr>
            <w:r>
              <w:lastRenderedPageBreak/>
              <w:t xml:space="preserve">No evidence base on which to </w:t>
            </w:r>
            <w:r>
              <w:lastRenderedPageBreak/>
              <w:t>form a guideline</w:t>
            </w:r>
            <w:r w:rsidR="00422BFB">
              <w:t xml:space="preserve">. </w:t>
            </w:r>
          </w:p>
        </w:tc>
        <w:tc>
          <w:tcPr>
            <w:tcW w:w="3081" w:type="dxa"/>
          </w:tcPr>
          <w:p w14:paraId="45338B0A" w14:textId="77777777" w:rsidR="002958E5" w:rsidRDefault="003A3A58" w:rsidP="00EE0542">
            <w:pPr>
              <w:spacing w:line="480" w:lineRule="auto"/>
              <w:cnfStyle w:val="000000100000" w:firstRow="0" w:lastRow="0" w:firstColumn="0" w:lastColumn="0" w:oddVBand="0" w:evenVBand="0" w:oddHBand="1" w:evenHBand="0" w:firstRowFirstColumn="0" w:firstRowLastColumn="0" w:lastRowFirstColumn="0" w:lastRowLastColumn="0"/>
            </w:pPr>
            <w:r>
              <w:lastRenderedPageBreak/>
              <w:t xml:space="preserve">Cohort data correlating viral </w:t>
            </w:r>
            <w:r w:rsidR="001F7BDD">
              <w:lastRenderedPageBreak/>
              <w:t>rebounds</w:t>
            </w:r>
            <w:r>
              <w:t xml:space="preserve"> with adverse events</w:t>
            </w:r>
          </w:p>
          <w:p w14:paraId="6569CFEE" w14:textId="77777777" w:rsidR="003156E4" w:rsidRDefault="003156E4" w:rsidP="00EE0542">
            <w:pPr>
              <w:spacing w:line="480" w:lineRule="auto"/>
              <w:cnfStyle w:val="000000100000" w:firstRow="0" w:lastRow="0" w:firstColumn="0" w:lastColumn="0" w:oddVBand="0" w:evenVBand="0" w:oddHBand="1" w:evenHBand="0" w:firstRowFirstColumn="0" w:firstRowLastColumn="0" w:lastRowFirstColumn="0" w:lastRowLastColumn="0"/>
            </w:pPr>
          </w:p>
          <w:p w14:paraId="275ABA60" w14:textId="77777777" w:rsidR="003156E4" w:rsidRDefault="003156E4" w:rsidP="00EE0542">
            <w:pPr>
              <w:spacing w:line="480" w:lineRule="auto"/>
              <w:cnfStyle w:val="000000100000" w:firstRow="0" w:lastRow="0" w:firstColumn="0" w:lastColumn="0" w:oddVBand="0" w:evenVBand="0" w:oddHBand="1" w:evenHBand="0" w:firstRowFirstColumn="0" w:firstRowLastColumn="0" w:lastRowFirstColumn="0" w:lastRowLastColumn="0"/>
            </w:pPr>
            <w:r>
              <w:t>Qualitative research on maternal attitudes and practice if abrupt weaning advised</w:t>
            </w:r>
          </w:p>
          <w:p w14:paraId="5EACB157" w14:textId="77777777" w:rsidR="003156E4" w:rsidRDefault="003156E4" w:rsidP="00EE0542">
            <w:pPr>
              <w:spacing w:line="480" w:lineRule="auto"/>
              <w:cnfStyle w:val="000000100000" w:firstRow="0" w:lastRow="0" w:firstColumn="0" w:lastColumn="0" w:oddVBand="0" w:evenVBand="0" w:oddHBand="1" w:evenHBand="0" w:firstRowFirstColumn="0" w:firstRowLastColumn="0" w:lastRowFirstColumn="0" w:lastRowLastColumn="0"/>
            </w:pPr>
          </w:p>
        </w:tc>
      </w:tr>
      <w:tr w:rsidR="00E52B07" w14:paraId="05F1451A" w14:textId="77777777" w:rsidTr="00D207D6">
        <w:tc>
          <w:tcPr>
            <w:cnfStyle w:val="001000000000" w:firstRow="0" w:lastRow="0" w:firstColumn="1" w:lastColumn="0" w:oddVBand="0" w:evenVBand="0" w:oddHBand="0" w:evenHBand="0" w:firstRowFirstColumn="0" w:firstRowLastColumn="0" w:lastRowFirstColumn="0" w:lastRowLastColumn="0"/>
            <w:tcW w:w="3080" w:type="dxa"/>
          </w:tcPr>
          <w:p w14:paraId="31D6D06B" w14:textId="77777777" w:rsidR="00E52B07" w:rsidRDefault="00E52B07" w:rsidP="00EE0542">
            <w:pPr>
              <w:spacing w:line="480" w:lineRule="auto"/>
            </w:pPr>
            <w:r>
              <w:lastRenderedPageBreak/>
              <w:t>What is the significance of clinical or subclinical mastitis</w:t>
            </w:r>
          </w:p>
        </w:tc>
        <w:tc>
          <w:tcPr>
            <w:tcW w:w="3081" w:type="dxa"/>
          </w:tcPr>
          <w:p w14:paraId="19066DB1" w14:textId="5B250E1C" w:rsidR="00E52B07" w:rsidRDefault="00E52B07" w:rsidP="00EE0542">
            <w:pPr>
              <w:spacing w:line="480" w:lineRule="auto"/>
              <w:cnfStyle w:val="000000000000" w:firstRow="0" w:lastRow="0" w:firstColumn="0" w:lastColumn="0" w:oddVBand="0" w:evenVBand="0" w:oddHBand="0" w:evenHBand="0" w:firstRowFirstColumn="0" w:firstRowLastColumn="0" w:lastRowFirstColumn="0" w:lastRowLastColumn="0"/>
            </w:pPr>
            <w:r>
              <w:t xml:space="preserve">In pre-ART era, mastitis was associated with increased </w:t>
            </w:r>
            <w:r w:rsidR="003B412F">
              <w:t>breast milk</w:t>
            </w:r>
            <w:r>
              <w:t xml:space="preserve"> HIV RNA, and risk of MTCT</w:t>
            </w:r>
          </w:p>
        </w:tc>
        <w:tc>
          <w:tcPr>
            <w:tcW w:w="3081" w:type="dxa"/>
          </w:tcPr>
          <w:p w14:paraId="26AAEA75" w14:textId="379B35A5" w:rsidR="00E52B07" w:rsidRDefault="00E52B07" w:rsidP="00EE0542">
            <w:pPr>
              <w:spacing w:line="480" w:lineRule="auto"/>
              <w:cnfStyle w:val="000000000000" w:firstRow="0" w:lastRow="0" w:firstColumn="0" w:lastColumn="0" w:oddVBand="0" w:evenVBand="0" w:oddHBand="0" w:evenHBand="0" w:firstRowFirstColumn="0" w:firstRowLastColumn="0" w:lastRowFirstColumn="0" w:lastRowLastColumn="0"/>
            </w:pPr>
            <w:r>
              <w:t xml:space="preserve">Evaluation of subclinical mastitis and </w:t>
            </w:r>
            <w:r w:rsidR="003B412F">
              <w:t>breast milk</w:t>
            </w:r>
            <w:r>
              <w:t xml:space="preserve"> HIV viral load among breastfeeding mothers on ART</w:t>
            </w:r>
          </w:p>
        </w:tc>
      </w:tr>
      <w:tr w:rsidR="002958E5" w14:paraId="26DE142D" w14:textId="77777777" w:rsidTr="00D207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tcPr>
          <w:p w14:paraId="0B472655" w14:textId="439643F9" w:rsidR="00735855" w:rsidRDefault="00735855" w:rsidP="00735855">
            <w:pPr>
              <w:spacing w:line="480" w:lineRule="auto"/>
            </w:pPr>
            <w:r>
              <w:t xml:space="preserve">Should </w:t>
            </w:r>
            <w:r w:rsidR="002958E5">
              <w:t xml:space="preserve">infant prophylaxis </w:t>
            </w:r>
            <w:r>
              <w:t>be given during breastfeeding?</w:t>
            </w:r>
          </w:p>
          <w:p w14:paraId="76BA9107" w14:textId="77777777" w:rsidR="00735855" w:rsidRDefault="00735855" w:rsidP="00735855">
            <w:pPr>
              <w:spacing w:line="480" w:lineRule="auto"/>
            </w:pPr>
          </w:p>
          <w:p w14:paraId="13F4AB93" w14:textId="50BB6390" w:rsidR="002958E5" w:rsidRDefault="00735855" w:rsidP="00735855">
            <w:pPr>
              <w:spacing w:line="480" w:lineRule="auto"/>
            </w:pPr>
            <w:r>
              <w:t>If so, which is the optimal regimen and duration</w:t>
            </w:r>
            <w:r w:rsidR="002958E5">
              <w:t>?</w:t>
            </w:r>
          </w:p>
        </w:tc>
        <w:tc>
          <w:tcPr>
            <w:tcW w:w="3081" w:type="dxa"/>
          </w:tcPr>
          <w:p w14:paraId="2C66D190" w14:textId="77777777" w:rsidR="002958E5" w:rsidRDefault="00AE711A" w:rsidP="00EE0542">
            <w:pPr>
              <w:spacing w:line="480" w:lineRule="auto"/>
              <w:cnfStyle w:val="000000100000" w:firstRow="0" w:lastRow="0" w:firstColumn="0" w:lastColumn="0" w:oddVBand="0" w:evenVBand="0" w:oddHBand="1" w:evenHBand="0" w:firstRowFirstColumn="0" w:firstRowLastColumn="0" w:lastRowFirstColumn="0" w:lastRowLastColumn="0"/>
            </w:pPr>
            <w:r>
              <w:t>Existing evidence largely from sub-Saharan Africa</w:t>
            </w:r>
          </w:p>
        </w:tc>
        <w:tc>
          <w:tcPr>
            <w:tcW w:w="3081" w:type="dxa"/>
          </w:tcPr>
          <w:p w14:paraId="7F824CC3" w14:textId="04891CF0" w:rsidR="002958E5" w:rsidRDefault="00AE711A" w:rsidP="00EE0542">
            <w:pPr>
              <w:spacing w:line="480" w:lineRule="auto"/>
              <w:cnfStyle w:val="000000100000" w:firstRow="0" w:lastRow="0" w:firstColumn="0" w:lastColumn="0" w:oddVBand="0" w:evenVBand="0" w:oddHBand="1" w:evenHBand="0" w:firstRowFirstColumn="0" w:firstRowLastColumn="0" w:lastRowFirstColumn="0" w:lastRowLastColumn="0"/>
            </w:pPr>
            <w:r>
              <w:t>Definition of optimal prophylaxis for the breastfed infant whose mother has a plasma HIV VL of &lt;50 copies/ mL</w:t>
            </w:r>
          </w:p>
          <w:p w14:paraId="44C7D1AC" w14:textId="77777777" w:rsidR="003156E4" w:rsidRDefault="003156E4" w:rsidP="00EE0542">
            <w:pPr>
              <w:spacing w:line="480" w:lineRule="auto"/>
              <w:cnfStyle w:val="000000100000" w:firstRow="0" w:lastRow="0" w:firstColumn="0" w:lastColumn="0" w:oddVBand="0" w:evenVBand="0" w:oddHBand="1" w:evenHBand="0" w:firstRowFirstColumn="0" w:firstRowLastColumn="0" w:lastRowFirstColumn="0" w:lastRowLastColumn="0"/>
            </w:pPr>
          </w:p>
          <w:p w14:paraId="40C37EA3" w14:textId="77777777" w:rsidR="003156E4" w:rsidRDefault="00A77945" w:rsidP="00EE0542">
            <w:pPr>
              <w:spacing w:line="480" w:lineRule="auto"/>
              <w:cnfStyle w:val="000000100000" w:firstRow="0" w:lastRow="0" w:firstColumn="0" w:lastColumn="0" w:oddVBand="0" w:evenVBand="0" w:oddHBand="1" w:evenHBand="0" w:firstRowFirstColumn="0" w:firstRowLastColumn="0" w:lastRowFirstColumn="0" w:lastRowLastColumn="0"/>
            </w:pPr>
            <w:r>
              <w:t>To define o</w:t>
            </w:r>
            <w:r w:rsidR="003156E4">
              <w:t>ptimal infant prophylaxis to be given in the event of detectable maternal HIV RNA</w:t>
            </w:r>
          </w:p>
        </w:tc>
      </w:tr>
      <w:tr w:rsidR="002958E5" w14:paraId="214D852F" w14:textId="77777777" w:rsidTr="00D207D6">
        <w:tc>
          <w:tcPr>
            <w:cnfStyle w:val="001000000000" w:firstRow="0" w:lastRow="0" w:firstColumn="1" w:lastColumn="0" w:oddVBand="0" w:evenVBand="0" w:oddHBand="0" w:evenHBand="0" w:firstRowFirstColumn="0" w:firstRowLastColumn="0" w:lastRowFirstColumn="0" w:lastRowLastColumn="0"/>
            <w:tcW w:w="3080" w:type="dxa"/>
          </w:tcPr>
          <w:p w14:paraId="30B8B779" w14:textId="77777777" w:rsidR="002958E5" w:rsidRDefault="002958E5" w:rsidP="00EE0542">
            <w:pPr>
              <w:spacing w:line="480" w:lineRule="auto"/>
            </w:pPr>
            <w:r>
              <w:t>What clinical/ psychosocial support would benefit these mothers?</w:t>
            </w:r>
          </w:p>
        </w:tc>
        <w:tc>
          <w:tcPr>
            <w:tcW w:w="3081" w:type="dxa"/>
          </w:tcPr>
          <w:p w14:paraId="3B9B991E" w14:textId="77777777" w:rsidR="002958E5" w:rsidRDefault="002958E5" w:rsidP="00EE0542">
            <w:pPr>
              <w:spacing w:line="480" w:lineRule="auto"/>
              <w:cnfStyle w:val="000000000000" w:firstRow="0" w:lastRow="0" w:firstColumn="0" w:lastColumn="0" w:oddVBand="0" w:evenVBand="0" w:oddHBand="0" w:evenHBand="0" w:firstRowFirstColumn="0" w:firstRowLastColumn="0" w:lastRowFirstColumn="0" w:lastRowLastColumn="0"/>
            </w:pPr>
            <w:r>
              <w:t>Existing qualitative work on postnatal ART intake and adherence stems from LMIC</w:t>
            </w:r>
          </w:p>
          <w:p w14:paraId="5B4DF348" w14:textId="77777777" w:rsidR="00801E4F" w:rsidRDefault="00801E4F" w:rsidP="00EE0542">
            <w:pPr>
              <w:spacing w:line="480" w:lineRule="auto"/>
              <w:cnfStyle w:val="000000000000" w:firstRow="0" w:lastRow="0" w:firstColumn="0" w:lastColumn="0" w:oddVBand="0" w:evenVBand="0" w:oddHBand="0" w:evenHBand="0" w:firstRowFirstColumn="0" w:firstRowLastColumn="0" w:lastRowFirstColumn="0" w:lastRowLastColumn="0"/>
            </w:pPr>
          </w:p>
          <w:p w14:paraId="39636E7B" w14:textId="6D56AB2E" w:rsidR="00801E4F" w:rsidRDefault="00801E4F" w:rsidP="00EE0542">
            <w:pPr>
              <w:spacing w:line="480" w:lineRule="auto"/>
              <w:cnfStyle w:val="000000000000" w:firstRow="0" w:lastRow="0" w:firstColumn="0" w:lastColumn="0" w:oddVBand="0" w:evenVBand="0" w:oddHBand="0" w:evenHBand="0" w:firstRowFirstColumn="0" w:firstRowLastColumn="0" w:lastRowFirstColumn="0" w:lastRowLastColumn="0"/>
            </w:pPr>
            <w:r>
              <w:t xml:space="preserve">Do different subpopulations of </w:t>
            </w:r>
            <w:r>
              <w:lastRenderedPageBreak/>
              <w:t>women exist who require different models of care?</w:t>
            </w:r>
          </w:p>
        </w:tc>
        <w:tc>
          <w:tcPr>
            <w:tcW w:w="3081" w:type="dxa"/>
          </w:tcPr>
          <w:p w14:paraId="36923023" w14:textId="77777777" w:rsidR="002958E5" w:rsidRDefault="002958E5" w:rsidP="00EE0542">
            <w:pPr>
              <w:spacing w:line="480" w:lineRule="auto"/>
              <w:cnfStyle w:val="000000000000" w:firstRow="0" w:lastRow="0" w:firstColumn="0" w:lastColumn="0" w:oddVBand="0" w:evenVBand="0" w:oddHBand="0" w:evenHBand="0" w:firstRowFirstColumn="0" w:firstRowLastColumn="0" w:lastRowFirstColumn="0" w:lastRowLastColumn="0"/>
            </w:pPr>
            <w:r>
              <w:lastRenderedPageBreak/>
              <w:t>Qualitative research among mothers who choose to breastfeed in well-resourced settings</w:t>
            </w:r>
          </w:p>
        </w:tc>
      </w:tr>
    </w:tbl>
    <w:p w14:paraId="57F37A94" w14:textId="139F9B0D" w:rsidR="00CC7CF9" w:rsidRDefault="009B6FD5" w:rsidP="00E80BEC">
      <w:pPr>
        <w:spacing w:line="480" w:lineRule="auto"/>
      </w:pPr>
      <w:r>
        <w:lastRenderedPageBreak/>
        <w:t xml:space="preserve">Abbreviations: ART antiretroviral therapy; NRTI nucleoside reverse transcriptase inhibitor; NNRTI non-nucleoside reverse transcriptase inhibitor; PI protease inhibitor; </w:t>
      </w:r>
      <w:r w:rsidR="0018762B">
        <w:t xml:space="preserve">ARVs, </w:t>
      </w:r>
      <w:proofErr w:type="spellStart"/>
      <w:r w:rsidR="0018762B">
        <w:t>antiretrovirals</w:t>
      </w:r>
      <w:proofErr w:type="spellEnd"/>
      <w:r w:rsidR="0018762B">
        <w:t xml:space="preserve">; </w:t>
      </w:r>
      <w:r>
        <w:t xml:space="preserve">DTG </w:t>
      </w:r>
      <w:proofErr w:type="spellStart"/>
      <w:r>
        <w:t>dolutegravir</w:t>
      </w:r>
      <w:proofErr w:type="spellEnd"/>
      <w:r>
        <w:t>;</w:t>
      </w:r>
      <w:r w:rsidR="00CC7CF9">
        <w:t xml:space="preserve"> MTCT, mother-to-child transmission; VL, viral load.</w:t>
      </w:r>
      <w:r>
        <w:t xml:space="preserve"> </w:t>
      </w:r>
      <w:r w:rsidR="00CC7CF9">
        <w:br w:type="page"/>
      </w:r>
    </w:p>
    <w:p w14:paraId="2FFFBD40" w14:textId="60F6055B" w:rsidR="0034495E" w:rsidRDefault="00CC7CF9" w:rsidP="00EE0542">
      <w:pPr>
        <w:spacing w:line="480" w:lineRule="auto"/>
      </w:pPr>
      <w:r w:rsidRPr="00E80BEC">
        <w:rPr>
          <w:b/>
        </w:rPr>
        <w:lastRenderedPageBreak/>
        <w:t>References</w:t>
      </w:r>
    </w:p>
    <w:p w14:paraId="7B7EAF89" w14:textId="77777777" w:rsidR="00801E4F" w:rsidRPr="00801E4F" w:rsidRDefault="0034495E" w:rsidP="00801E4F">
      <w:pPr>
        <w:pStyle w:val="EndNoteBibliography"/>
        <w:spacing w:after="0"/>
      </w:pPr>
      <w:r>
        <w:fldChar w:fldCharType="begin"/>
      </w:r>
      <w:r>
        <w:instrText xml:space="preserve"> ADDIN EN.REFLIST </w:instrText>
      </w:r>
      <w:r>
        <w:fldChar w:fldCharType="separate"/>
      </w:r>
      <w:r w:rsidR="00801E4F" w:rsidRPr="00801E4F">
        <w:t>1.</w:t>
      </w:r>
      <w:r w:rsidR="00801E4F" w:rsidRPr="00801E4F">
        <w:tab/>
        <w:t>EACS. Guidelines Version 9.0, October 2017. London: European AIDS Clinical Society (EACS); 2017. p. 15.</w:t>
      </w:r>
    </w:p>
    <w:p w14:paraId="7CEC81DE" w14:textId="70C520DF" w:rsidR="00801E4F" w:rsidRPr="00801E4F" w:rsidRDefault="00801E4F" w:rsidP="00801E4F">
      <w:pPr>
        <w:pStyle w:val="EndNoteBibliography"/>
        <w:spacing w:after="0"/>
      </w:pPr>
      <w:r w:rsidRPr="00801E4F">
        <w:t>2.</w:t>
      </w:r>
      <w:r w:rsidRPr="00801E4F">
        <w:tab/>
        <w:t xml:space="preserve">Panel on treatment of pregnant women with HIV infection and prevention of perinatal transmission. Recommendations for use of antiretroviral drugs in transmission in the United States. Available at: </w:t>
      </w:r>
      <w:hyperlink r:id="rId10" w:history="1">
        <w:r w:rsidRPr="00801E4F">
          <w:rPr>
            <w:rStyle w:val="Hyperlink"/>
          </w:rPr>
          <w:t>https://aidsinfo.nih.gov/guidelines/html/3/perinatal/0</w:t>
        </w:r>
      </w:hyperlink>
      <w:r w:rsidRPr="00801E4F">
        <w:t xml:space="preserve">. 2018. </w:t>
      </w:r>
      <w:hyperlink r:id="rId11" w:history="1">
        <w:r w:rsidRPr="00801E4F">
          <w:rPr>
            <w:rStyle w:val="Hyperlink"/>
          </w:rPr>
          <w:t>https://aidsinfo.nih.gov/guidelines/html/3/perinatal/0</w:t>
        </w:r>
      </w:hyperlink>
      <w:r w:rsidRPr="00801E4F">
        <w:t xml:space="preserve"> (accessed 12th April 2018).</w:t>
      </w:r>
    </w:p>
    <w:p w14:paraId="651C3B02" w14:textId="77777777" w:rsidR="00801E4F" w:rsidRPr="00801E4F" w:rsidRDefault="00801E4F" w:rsidP="00801E4F">
      <w:pPr>
        <w:pStyle w:val="EndNoteBibliography"/>
        <w:spacing w:after="0"/>
      </w:pPr>
      <w:r w:rsidRPr="00801E4F">
        <w:t>3.</w:t>
      </w:r>
      <w:r w:rsidRPr="00801E4F">
        <w:tab/>
        <w:t>WHO. Global Guidance on Criteria and Processes for Validation: Elimination of Mother-to-Child Transmission (EMTCT) of HIV and Syphilis. Geneva, Switzerland: World Health Organisation, 2014.</w:t>
      </w:r>
    </w:p>
    <w:p w14:paraId="082ACC2B" w14:textId="77777777" w:rsidR="00801E4F" w:rsidRPr="00801E4F" w:rsidRDefault="00801E4F" w:rsidP="00801E4F">
      <w:pPr>
        <w:pStyle w:val="EndNoteBibliography"/>
        <w:spacing w:after="0"/>
      </w:pPr>
      <w:r w:rsidRPr="00801E4F">
        <w:t>4.</w:t>
      </w:r>
      <w:r w:rsidRPr="00801E4F">
        <w:tab/>
        <w:t>WHO. Consolidated guidelines on the use of antiretroviral drugs for treating and preventing HIV infection: what's new. Policy Brief. Geneva: WHO, 2015.</w:t>
      </w:r>
    </w:p>
    <w:p w14:paraId="3A340ABB" w14:textId="77777777" w:rsidR="00801E4F" w:rsidRPr="00801E4F" w:rsidRDefault="00801E4F" w:rsidP="00801E4F">
      <w:pPr>
        <w:pStyle w:val="EndNoteBibliography"/>
        <w:spacing w:after="0"/>
      </w:pPr>
      <w:r w:rsidRPr="00801E4F">
        <w:t>5.</w:t>
      </w:r>
      <w:r w:rsidRPr="00801E4F">
        <w:tab/>
        <w:t xml:space="preserve">Grignolo S, Agnello R, Gerbaldo D, et al. Pregnancy and neonatal outcomes among a cohort of HIV-infected women in a large Italian teaching hospital: a 30-year retrospective study. </w:t>
      </w:r>
      <w:r w:rsidRPr="00801E4F">
        <w:rPr>
          <w:i/>
        </w:rPr>
        <w:t>Epidemiol Infect</w:t>
      </w:r>
      <w:r w:rsidRPr="00801E4F">
        <w:t xml:space="preserve"> 2017; </w:t>
      </w:r>
      <w:r w:rsidRPr="00801E4F">
        <w:rPr>
          <w:b/>
        </w:rPr>
        <w:t>145</w:t>
      </w:r>
      <w:r w:rsidRPr="00801E4F">
        <w:t>(8): 1658-69.</w:t>
      </w:r>
    </w:p>
    <w:p w14:paraId="1BBDAFBD" w14:textId="77777777" w:rsidR="00801E4F" w:rsidRPr="00801E4F" w:rsidRDefault="00801E4F" w:rsidP="00801E4F">
      <w:pPr>
        <w:pStyle w:val="EndNoteBibliography"/>
        <w:spacing w:after="0"/>
      </w:pPr>
      <w:r w:rsidRPr="00801E4F">
        <w:t>6.</w:t>
      </w:r>
      <w:r w:rsidRPr="00801E4F">
        <w:tab/>
        <w:t xml:space="preserve">Jimenez de Ory S, Gonzalez-Tome MI, Fortuny C, et al. New diagnoses of human immunodeficiency virus infection in the Spanish pediatric HIV Cohort (CoRISpe) from 2004 to 2013. </w:t>
      </w:r>
      <w:r w:rsidRPr="00801E4F">
        <w:rPr>
          <w:i/>
        </w:rPr>
        <w:t>Medicine (Baltimore)</w:t>
      </w:r>
      <w:r w:rsidRPr="00801E4F">
        <w:t xml:space="preserve"> 2017; </w:t>
      </w:r>
      <w:r w:rsidRPr="00801E4F">
        <w:rPr>
          <w:b/>
        </w:rPr>
        <w:t>96</w:t>
      </w:r>
      <w:r w:rsidRPr="00801E4F">
        <w:t>(39): e7858.</w:t>
      </w:r>
    </w:p>
    <w:p w14:paraId="7C21149E" w14:textId="77777777" w:rsidR="00801E4F" w:rsidRPr="00801E4F" w:rsidRDefault="00801E4F" w:rsidP="00801E4F">
      <w:pPr>
        <w:pStyle w:val="EndNoteBibliography"/>
        <w:spacing w:after="0"/>
      </w:pPr>
      <w:r w:rsidRPr="00801E4F">
        <w:t>7.</w:t>
      </w:r>
      <w:r w:rsidRPr="00801E4F">
        <w:tab/>
        <w:t xml:space="preserve">Townsend CL, Byrne L, Cortina-Borja M, et al. Earlier initiation of ART and further decline in mother-to-child HIV transmission rates, 2000-2011. </w:t>
      </w:r>
      <w:r w:rsidRPr="00801E4F">
        <w:rPr>
          <w:i/>
        </w:rPr>
        <w:t>AIDS</w:t>
      </w:r>
      <w:r w:rsidRPr="00801E4F">
        <w:t xml:space="preserve"> 2014; </w:t>
      </w:r>
      <w:r w:rsidRPr="00801E4F">
        <w:rPr>
          <w:b/>
        </w:rPr>
        <w:t>28</w:t>
      </w:r>
      <w:r w:rsidRPr="00801E4F">
        <w:t>(7): 1049-57.</w:t>
      </w:r>
    </w:p>
    <w:p w14:paraId="349CCCD1" w14:textId="77777777" w:rsidR="00801E4F" w:rsidRPr="00801E4F" w:rsidRDefault="00801E4F" w:rsidP="00801E4F">
      <w:pPr>
        <w:pStyle w:val="EndNoteBibliography"/>
        <w:spacing w:after="0"/>
      </w:pPr>
      <w:r w:rsidRPr="00801E4F">
        <w:t>8.</w:t>
      </w:r>
      <w:r w:rsidRPr="00801E4F">
        <w:tab/>
        <w:t xml:space="preserve">The Lancet H. U=U taking off in 2017. </w:t>
      </w:r>
      <w:r w:rsidRPr="00801E4F">
        <w:rPr>
          <w:i/>
        </w:rPr>
        <w:t>Lancet HIV</w:t>
      </w:r>
      <w:r w:rsidRPr="00801E4F">
        <w:t xml:space="preserve"> 2017; </w:t>
      </w:r>
      <w:r w:rsidRPr="00801E4F">
        <w:rPr>
          <w:b/>
        </w:rPr>
        <w:t>4</w:t>
      </w:r>
      <w:r w:rsidRPr="00801E4F">
        <w:t>(11): e475.</w:t>
      </w:r>
    </w:p>
    <w:p w14:paraId="1110E32B" w14:textId="77777777" w:rsidR="00801E4F" w:rsidRPr="00801E4F" w:rsidRDefault="00801E4F" w:rsidP="00801E4F">
      <w:pPr>
        <w:pStyle w:val="EndNoteBibliography"/>
        <w:spacing w:after="0"/>
      </w:pPr>
      <w:r w:rsidRPr="00801E4F">
        <w:t>9.</w:t>
      </w:r>
      <w:r w:rsidRPr="00801E4F">
        <w:tab/>
        <w:t>EACS. EACS Clinical Guidelines Version 8.2. London: European AIDS Clinical Society, 2017.</w:t>
      </w:r>
    </w:p>
    <w:p w14:paraId="04A6CDE3" w14:textId="77777777" w:rsidR="00801E4F" w:rsidRPr="00801E4F" w:rsidRDefault="00801E4F" w:rsidP="00801E4F">
      <w:pPr>
        <w:pStyle w:val="EndNoteBibliography"/>
        <w:spacing w:after="0"/>
      </w:pPr>
      <w:r w:rsidRPr="00801E4F">
        <w:t>10.</w:t>
      </w:r>
      <w:r w:rsidRPr="00801E4F">
        <w:tab/>
        <w:t>BHIVA. British HIV Association guidelines for the management of HIV infection in pregnant women 2018: Consultation draft, 2018.</w:t>
      </w:r>
    </w:p>
    <w:p w14:paraId="6E198D8A" w14:textId="77777777" w:rsidR="00801E4F" w:rsidRPr="00801E4F" w:rsidRDefault="00801E4F" w:rsidP="00801E4F">
      <w:pPr>
        <w:pStyle w:val="EndNoteBibliography"/>
        <w:spacing w:after="0"/>
      </w:pPr>
      <w:r w:rsidRPr="00801E4F">
        <w:t>11.</w:t>
      </w:r>
      <w:r w:rsidRPr="00801E4F">
        <w:tab/>
        <w:t>WHO U. Guideline. Updates on HIV and Infant Feeding: the duration of breastfeedng and support from health services to improve feeding practices among mothers living with HIV. Geneva, 2016.</w:t>
      </w:r>
    </w:p>
    <w:p w14:paraId="26A9407C" w14:textId="77777777" w:rsidR="00801E4F" w:rsidRPr="00801E4F" w:rsidRDefault="00801E4F" w:rsidP="00801E4F">
      <w:pPr>
        <w:pStyle w:val="EndNoteBibliography"/>
        <w:spacing w:after="0"/>
      </w:pPr>
      <w:r w:rsidRPr="00801E4F">
        <w:t>12.</w:t>
      </w:r>
      <w:r w:rsidRPr="00801E4F">
        <w:tab/>
        <w:t xml:space="preserve">Bispo S, Chikhungu L, Rollins N, Siegfried N, Newell ML. Postnatal HIV transmission in breastfed infants of HIV-infected women on ART: a systematic review and meta-analysis. </w:t>
      </w:r>
      <w:r w:rsidRPr="00801E4F">
        <w:rPr>
          <w:i/>
        </w:rPr>
        <w:t>J Int AIDS Soc</w:t>
      </w:r>
      <w:r w:rsidRPr="00801E4F">
        <w:t xml:space="preserve"> 2017; </w:t>
      </w:r>
      <w:r w:rsidRPr="00801E4F">
        <w:rPr>
          <w:b/>
        </w:rPr>
        <w:t>20</w:t>
      </w:r>
      <w:r w:rsidRPr="00801E4F">
        <w:t>(1): 21251.</w:t>
      </w:r>
    </w:p>
    <w:p w14:paraId="2C57DF2B" w14:textId="77777777" w:rsidR="00801E4F" w:rsidRPr="00801E4F" w:rsidRDefault="00801E4F" w:rsidP="00801E4F">
      <w:pPr>
        <w:pStyle w:val="EndNoteBibliography"/>
        <w:spacing w:after="0"/>
      </w:pPr>
      <w:r w:rsidRPr="00801E4F">
        <w:t>13.</w:t>
      </w:r>
      <w:r w:rsidRPr="00801E4F">
        <w:tab/>
        <w:t xml:space="preserve">Flynn PM, Taha TE, Cababasay M, et al. Prevention of HIV-1 Transmission Through Breastfeeding: Efficacy and Safety of Maternal Antiretroviral Therapy Versus Infant Nevirapine Prophylaxis for Duration of Breastfeeding in HIV-1-Infected Women With High CD4 Cell Count (IMPAACT PROMISE): A Randomized, Open-Label, Clinical Trial. </w:t>
      </w:r>
      <w:r w:rsidRPr="00801E4F">
        <w:rPr>
          <w:i/>
        </w:rPr>
        <w:t>J Acquir Immune Defic Syndr</w:t>
      </w:r>
      <w:r w:rsidRPr="00801E4F">
        <w:t xml:space="preserve"> 2018; </w:t>
      </w:r>
      <w:r w:rsidRPr="00801E4F">
        <w:rPr>
          <w:b/>
        </w:rPr>
        <w:t>77</w:t>
      </w:r>
      <w:r w:rsidRPr="00801E4F">
        <w:t>(4): 383-92.</w:t>
      </w:r>
    </w:p>
    <w:p w14:paraId="2F863FC7" w14:textId="77777777" w:rsidR="00801E4F" w:rsidRPr="00801E4F" w:rsidRDefault="00801E4F" w:rsidP="00801E4F">
      <w:pPr>
        <w:pStyle w:val="EndNoteBibliography"/>
        <w:spacing w:after="0"/>
      </w:pPr>
      <w:r w:rsidRPr="00801E4F">
        <w:t>14.</w:t>
      </w:r>
      <w:r w:rsidRPr="00801E4F">
        <w:tab/>
        <w:t xml:space="preserve">Kilewo C, Karlsson K, Ngarina M, et al. Prevention of mother-to-child transmission of HIV-1 through breastfeeding by treating mothers with triple antiretroviral therapy in Dar es Salaam, Tanzania: the Mitra Plus study. </w:t>
      </w:r>
      <w:r w:rsidRPr="00801E4F">
        <w:rPr>
          <w:i/>
        </w:rPr>
        <w:t>J Acquir Immune Defic Syndr</w:t>
      </w:r>
      <w:r w:rsidRPr="00801E4F">
        <w:t xml:space="preserve"> 2009; </w:t>
      </w:r>
      <w:r w:rsidRPr="00801E4F">
        <w:rPr>
          <w:b/>
        </w:rPr>
        <w:t>52</w:t>
      </w:r>
      <w:r w:rsidRPr="00801E4F">
        <w:t>(3): 406-16.</w:t>
      </w:r>
    </w:p>
    <w:p w14:paraId="00C526DA" w14:textId="77777777" w:rsidR="00801E4F" w:rsidRPr="00801E4F" w:rsidRDefault="00801E4F" w:rsidP="00801E4F">
      <w:pPr>
        <w:pStyle w:val="EndNoteBibliography"/>
        <w:spacing w:after="0"/>
      </w:pPr>
      <w:r w:rsidRPr="00801E4F">
        <w:t>15.</w:t>
      </w:r>
      <w:r w:rsidRPr="00801E4F">
        <w:tab/>
        <w:t xml:space="preserve">Ngoma MS, Misir A, Mutale W, et al. Efficacy of WHO recommendation for continued breastfeeding and maternal cART for prevention of perinatal and postnatal HIV transmission in Zambia. </w:t>
      </w:r>
      <w:r w:rsidRPr="00801E4F">
        <w:rPr>
          <w:i/>
        </w:rPr>
        <w:t>J Int AIDS Soc</w:t>
      </w:r>
      <w:r w:rsidRPr="00801E4F">
        <w:t xml:space="preserve"> 2015; </w:t>
      </w:r>
      <w:r w:rsidRPr="00801E4F">
        <w:rPr>
          <w:b/>
        </w:rPr>
        <w:t>18</w:t>
      </w:r>
      <w:r w:rsidRPr="00801E4F">
        <w:t>: 19352.</w:t>
      </w:r>
    </w:p>
    <w:p w14:paraId="5821E9C7" w14:textId="77777777" w:rsidR="00801E4F" w:rsidRPr="00801E4F" w:rsidRDefault="00801E4F" w:rsidP="00801E4F">
      <w:pPr>
        <w:pStyle w:val="EndNoteBibliography"/>
        <w:spacing w:after="0"/>
      </w:pPr>
      <w:r w:rsidRPr="00801E4F">
        <w:t>16.</w:t>
      </w:r>
      <w:r w:rsidRPr="00801E4F">
        <w:tab/>
        <w:t xml:space="preserve">Thomas TK, Masaba R, Borkowf CB, et al. Triple-antiretroviral prophylaxis to prevent mother-to-child HIV transmission through breastfeeding--the Kisumu Breastfeeding Study, Kenya: a clinical trial. </w:t>
      </w:r>
      <w:r w:rsidRPr="00801E4F">
        <w:rPr>
          <w:i/>
        </w:rPr>
        <w:t>PLoS Med</w:t>
      </w:r>
      <w:r w:rsidRPr="00801E4F">
        <w:t xml:space="preserve"> 2011; </w:t>
      </w:r>
      <w:r w:rsidRPr="00801E4F">
        <w:rPr>
          <w:b/>
        </w:rPr>
        <w:t>8</w:t>
      </w:r>
      <w:r w:rsidRPr="00801E4F">
        <w:t>(3): e1001015.</w:t>
      </w:r>
    </w:p>
    <w:p w14:paraId="3D5D9ED5" w14:textId="77777777" w:rsidR="00801E4F" w:rsidRPr="00801E4F" w:rsidRDefault="00801E4F" w:rsidP="00801E4F">
      <w:pPr>
        <w:pStyle w:val="EndNoteBibliography"/>
        <w:spacing w:after="0"/>
      </w:pPr>
      <w:r w:rsidRPr="00801E4F">
        <w:t>17.</w:t>
      </w:r>
      <w:r w:rsidRPr="00801E4F">
        <w:tab/>
        <w:t xml:space="preserve">Alvarez-Uria G, Midde M, Pakam R, Bachu L, Naik PK. Effect of Formula Feeding and Breastfeeding on Child Growth, Infant Mortality, and HIV Transmission in Children Born to HIV-Infected Pregnant Women Who Received Triple Antiretroviral Therapy in a Resource-Limited Setting: Data from an HIV Cohort Study in India. </w:t>
      </w:r>
      <w:r w:rsidRPr="00801E4F">
        <w:rPr>
          <w:i/>
        </w:rPr>
        <w:t>ISRN Pediatr</w:t>
      </w:r>
      <w:r w:rsidRPr="00801E4F">
        <w:t xml:space="preserve"> 2012; </w:t>
      </w:r>
      <w:r w:rsidRPr="00801E4F">
        <w:rPr>
          <w:b/>
        </w:rPr>
        <w:t>2012</w:t>
      </w:r>
      <w:r w:rsidRPr="00801E4F">
        <w:t>: 763591.</w:t>
      </w:r>
    </w:p>
    <w:p w14:paraId="4C36E69A" w14:textId="77777777" w:rsidR="00801E4F" w:rsidRPr="00801E4F" w:rsidRDefault="00801E4F" w:rsidP="00801E4F">
      <w:pPr>
        <w:pStyle w:val="EndNoteBibliography"/>
        <w:spacing w:after="0"/>
      </w:pPr>
      <w:r w:rsidRPr="00801E4F">
        <w:lastRenderedPageBreak/>
        <w:t>18.</w:t>
      </w:r>
      <w:r w:rsidRPr="00801E4F">
        <w:tab/>
        <w:t xml:space="preserve">Giuliano M, Andreotti M, Liotta G, et al. Maternal antiretroviral therapy for the prevention of mother-to-child transmission of HIV in Malawi: maternal and infant outcomes two years after delivery. </w:t>
      </w:r>
      <w:r w:rsidRPr="00801E4F">
        <w:rPr>
          <w:i/>
        </w:rPr>
        <w:t>PLoS One</w:t>
      </w:r>
      <w:r w:rsidRPr="00801E4F">
        <w:t xml:space="preserve"> 2013; </w:t>
      </w:r>
      <w:r w:rsidRPr="00801E4F">
        <w:rPr>
          <w:b/>
        </w:rPr>
        <w:t>8</w:t>
      </w:r>
      <w:r w:rsidRPr="00801E4F">
        <w:t>(7): e68950.</w:t>
      </w:r>
    </w:p>
    <w:p w14:paraId="447BB53C" w14:textId="77777777" w:rsidR="00801E4F" w:rsidRPr="00801E4F" w:rsidRDefault="00801E4F" w:rsidP="00801E4F">
      <w:pPr>
        <w:pStyle w:val="EndNoteBibliography"/>
        <w:spacing w:after="0"/>
      </w:pPr>
      <w:r w:rsidRPr="00801E4F">
        <w:t>19.</w:t>
      </w:r>
      <w:r w:rsidRPr="00801E4F">
        <w:tab/>
        <w:t xml:space="preserve">Sagay AS, Ebonyi AO, Meloni ST, et al. Mother-to-Child Transmission Outcomes of HIV-Exposed Infants Followed Up in Jos North-Central Nigeria. </w:t>
      </w:r>
      <w:r w:rsidRPr="00801E4F">
        <w:rPr>
          <w:i/>
        </w:rPr>
        <w:t>Curr HIV Res</w:t>
      </w:r>
      <w:r w:rsidRPr="00801E4F">
        <w:t xml:space="preserve"> 2015; </w:t>
      </w:r>
      <w:r w:rsidRPr="00801E4F">
        <w:rPr>
          <w:b/>
        </w:rPr>
        <w:t>13</w:t>
      </w:r>
      <w:r w:rsidRPr="00801E4F">
        <w:t>(3): 193-200.</w:t>
      </w:r>
    </w:p>
    <w:p w14:paraId="1C552376" w14:textId="77777777" w:rsidR="00801E4F" w:rsidRPr="00801E4F" w:rsidRDefault="00801E4F" w:rsidP="00801E4F">
      <w:pPr>
        <w:pStyle w:val="EndNoteBibliography"/>
        <w:spacing w:after="0"/>
      </w:pPr>
      <w:r w:rsidRPr="00801E4F">
        <w:t>20.</w:t>
      </w:r>
      <w:r w:rsidRPr="00801E4F">
        <w:tab/>
        <w:t xml:space="preserve">Davis NL, Miller WC, Hudgens MG, et al. Maternal and Breastmilk Viral Load: Impacts of Adherence on Peripartum HIV Infections Averted-The Breastfeeding, Antiretrovirals, and Nutrition Study. </w:t>
      </w:r>
      <w:r w:rsidRPr="00801E4F">
        <w:rPr>
          <w:i/>
        </w:rPr>
        <w:t>J Acquir Immune Defic Syndr</w:t>
      </w:r>
      <w:r w:rsidRPr="00801E4F">
        <w:t xml:space="preserve"> 2016; </w:t>
      </w:r>
      <w:r w:rsidRPr="00801E4F">
        <w:rPr>
          <w:b/>
        </w:rPr>
        <w:t>73</w:t>
      </w:r>
      <w:r w:rsidRPr="00801E4F">
        <w:t>(5): 572-80.</w:t>
      </w:r>
    </w:p>
    <w:p w14:paraId="228EE3F9" w14:textId="77777777" w:rsidR="00801E4F" w:rsidRPr="00801E4F" w:rsidRDefault="00801E4F" w:rsidP="00801E4F">
      <w:pPr>
        <w:pStyle w:val="EndNoteBibliography"/>
        <w:spacing w:after="0"/>
      </w:pPr>
      <w:r w:rsidRPr="00801E4F">
        <w:t>21.</w:t>
      </w:r>
      <w:r w:rsidRPr="00801E4F">
        <w:tab/>
        <w:t xml:space="preserve">Neveu D, Viljoen J, Bland RM, et al. Cumulative exposure to cell-free HIV in breast milk, rather than feeding pattern per se, identifies postnatally infected infants. </w:t>
      </w:r>
      <w:r w:rsidRPr="00801E4F">
        <w:rPr>
          <w:i/>
        </w:rPr>
        <w:t>Clin Infect Dis</w:t>
      </w:r>
      <w:r w:rsidRPr="00801E4F">
        <w:t xml:space="preserve"> 2011; </w:t>
      </w:r>
      <w:r w:rsidRPr="00801E4F">
        <w:rPr>
          <w:b/>
        </w:rPr>
        <w:t>52</w:t>
      </w:r>
      <w:r w:rsidRPr="00801E4F">
        <w:t>(6): 819-25.</w:t>
      </w:r>
    </w:p>
    <w:p w14:paraId="676F3F28" w14:textId="77777777" w:rsidR="00801E4F" w:rsidRPr="00801E4F" w:rsidRDefault="00801E4F" w:rsidP="00801E4F">
      <w:pPr>
        <w:pStyle w:val="EndNoteBibliography"/>
        <w:spacing w:after="0"/>
      </w:pPr>
      <w:r w:rsidRPr="00801E4F">
        <w:t>22.</w:t>
      </w:r>
      <w:r w:rsidRPr="00801E4F">
        <w:tab/>
        <w:t xml:space="preserve">Shapiro RL, Hughes MD, Ogwu A, et al. Antiretroviral regimens in pregnancy and breast-feeding in Botswana. </w:t>
      </w:r>
      <w:r w:rsidRPr="00801E4F">
        <w:rPr>
          <w:i/>
        </w:rPr>
        <w:t>N Engl J Med</w:t>
      </w:r>
      <w:r w:rsidRPr="00801E4F">
        <w:t xml:space="preserve"> 2010; </w:t>
      </w:r>
      <w:r w:rsidRPr="00801E4F">
        <w:rPr>
          <w:b/>
        </w:rPr>
        <w:t>362</w:t>
      </w:r>
      <w:r w:rsidRPr="00801E4F">
        <w:t>(24): 2282-94.</w:t>
      </w:r>
    </w:p>
    <w:p w14:paraId="4DC5A4B4" w14:textId="77777777" w:rsidR="00801E4F" w:rsidRPr="00801E4F" w:rsidRDefault="00801E4F" w:rsidP="00801E4F">
      <w:pPr>
        <w:pStyle w:val="EndNoteBibliography"/>
        <w:spacing w:after="0"/>
      </w:pPr>
      <w:r w:rsidRPr="00801E4F">
        <w:t>23.</w:t>
      </w:r>
      <w:r w:rsidRPr="00801E4F">
        <w:tab/>
        <w:t xml:space="preserve">Ndirangu J, Viljoen J, Bland RM, et al. Cell-free (RNA) and cell-associated (DNA) HIV-1 and postnatal transmission through breastfeeding. </w:t>
      </w:r>
      <w:r w:rsidRPr="00801E4F">
        <w:rPr>
          <w:i/>
        </w:rPr>
        <w:t>PLoS One</w:t>
      </w:r>
      <w:r w:rsidRPr="00801E4F">
        <w:t xml:space="preserve"> 2012; </w:t>
      </w:r>
      <w:r w:rsidRPr="00801E4F">
        <w:rPr>
          <w:b/>
        </w:rPr>
        <w:t>7</w:t>
      </w:r>
      <w:r w:rsidRPr="00801E4F">
        <w:t>(12): e51493.</w:t>
      </w:r>
    </w:p>
    <w:p w14:paraId="5A407852" w14:textId="77777777" w:rsidR="00801E4F" w:rsidRPr="00801E4F" w:rsidRDefault="00801E4F" w:rsidP="00801E4F">
      <w:pPr>
        <w:pStyle w:val="EndNoteBibliography"/>
        <w:spacing w:after="0"/>
      </w:pPr>
      <w:r w:rsidRPr="00801E4F">
        <w:t>24.</w:t>
      </w:r>
      <w:r w:rsidRPr="00801E4F">
        <w:tab/>
        <w:t xml:space="preserve">Van de Perre P, Simonon A, Hitimana DG, et al. Infective and anti-infective properties of breastmilk from HIV-1-infected women. </w:t>
      </w:r>
      <w:r w:rsidRPr="00801E4F">
        <w:rPr>
          <w:i/>
        </w:rPr>
        <w:t>Lancet</w:t>
      </w:r>
      <w:r w:rsidRPr="00801E4F">
        <w:t xml:space="preserve"> 1993; </w:t>
      </w:r>
      <w:r w:rsidRPr="00801E4F">
        <w:rPr>
          <w:b/>
        </w:rPr>
        <w:t>341</w:t>
      </w:r>
      <w:r w:rsidRPr="00801E4F">
        <w:t>(8850): 914-8.</w:t>
      </w:r>
    </w:p>
    <w:p w14:paraId="30240DD2" w14:textId="77777777" w:rsidR="00801E4F" w:rsidRPr="00801E4F" w:rsidRDefault="00801E4F" w:rsidP="00801E4F">
      <w:pPr>
        <w:pStyle w:val="EndNoteBibliography"/>
        <w:spacing w:after="0"/>
      </w:pPr>
      <w:r w:rsidRPr="00801E4F">
        <w:t>25.</w:t>
      </w:r>
      <w:r w:rsidRPr="00801E4F">
        <w:tab/>
        <w:t xml:space="preserve">Koulinska IN, Villamor E, Chaplin B, et al. Transmission of cell-free and cell-associated HIV-1 through breast-feeding. </w:t>
      </w:r>
      <w:r w:rsidRPr="00801E4F">
        <w:rPr>
          <w:i/>
        </w:rPr>
        <w:t>J Acquir Immune Defic Syndr</w:t>
      </w:r>
      <w:r w:rsidRPr="00801E4F">
        <w:t xml:space="preserve"> 2006; </w:t>
      </w:r>
      <w:r w:rsidRPr="00801E4F">
        <w:rPr>
          <w:b/>
        </w:rPr>
        <w:t>41</w:t>
      </w:r>
      <w:r w:rsidRPr="00801E4F">
        <w:t>(1): 93-9.</w:t>
      </w:r>
    </w:p>
    <w:p w14:paraId="6553AB85" w14:textId="77777777" w:rsidR="00801E4F" w:rsidRPr="00801E4F" w:rsidRDefault="00801E4F" w:rsidP="00801E4F">
      <w:pPr>
        <w:pStyle w:val="EndNoteBibliography"/>
        <w:spacing w:after="0"/>
      </w:pPr>
      <w:r w:rsidRPr="00801E4F">
        <w:t>26.</w:t>
      </w:r>
      <w:r w:rsidRPr="00801E4F">
        <w:tab/>
        <w:t xml:space="preserve">Danaviah S, de Oliveira T, Bland R, et al. Evidence of long-lived founder virus in mother-to-child HIV transmission. </w:t>
      </w:r>
      <w:r w:rsidRPr="00801E4F">
        <w:rPr>
          <w:i/>
        </w:rPr>
        <w:t>PLoS One</w:t>
      </w:r>
      <w:r w:rsidRPr="00801E4F">
        <w:t xml:space="preserve"> 2015; </w:t>
      </w:r>
      <w:r w:rsidRPr="00801E4F">
        <w:rPr>
          <w:b/>
        </w:rPr>
        <w:t>10</w:t>
      </w:r>
      <w:r w:rsidRPr="00801E4F">
        <w:t>(3): e0120389.</w:t>
      </w:r>
    </w:p>
    <w:p w14:paraId="7DFFADFD" w14:textId="77777777" w:rsidR="00801E4F" w:rsidRPr="00801E4F" w:rsidRDefault="00801E4F" w:rsidP="00801E4F">
      <w:pPr>
        <w:pStyle w:val="EndNoteBibliography"/>
        <w:spacing w:after="0"/>
      </w:pPr>
      <w:r w:rsidRPr="00801E4F">
        <w:t>27.</w:t>
      </w:r>
      <w:r w:rsidRPr="00801E4F">
        <w:tab/>
        <w:t xml:space="preserve">Shapiro RL, Ndung'u T, Lockman S, et al. Highly active antiretroviral therapy started during pregnancy or postpartum suppresses HIV-1 RNA, but not DNA, in breast milk. </w:t>
      </w:r>
      <w:r w:rsidRPr="00801E4F">
        <w:rPr>
          <w:i/>
        </w:rPr>
        <w:t>J Infect Dis</w:t>
      </w:r>
      <w:r w:rsidRPr="00801E4F">
        <w:t xml:space="preserve"> 2005; </w:t>
      </w:r>
      <w:r w:rsidRPr="00801E4F">
        <w:rPr>
          <w:b/>
        </w:rPr>
        <w:t>192</w:t>
      </w:r>
      <w:r w:rsidRPr="00801E4F">
        <w:t>(5): 713-9.</w:t>
      </w:r>
    </w:p>
    <w:p w14:paraId="3516DFFB" w14:textId="77777777" w:rsidR="00801E4F" w:rsidRPr="00801E4F" w:rsidRDefault="00801E4F" w:rsidP="00801E4F">
      <w:pPr>
        <w:pStyle w:val="EndNoteBibliography"/>
        <w:spacing w:after="0"/>
      </w:pPr>
      <w:r w:rsidRPr="00801E4F">
        <w:t>28.</w:t>
      </w:r>
      <w:r w:rsidRPr="00801E4F">
        <w:tab/>
        <w:t xml:space="preserve">Van de Perre P, Rubbo PA, Viljoen J, et al. HIV-1 reservoirs in breast milk and challenges to elimination of breast-feeding transmission of HIV-1. </w:t>
      </w:r>
      <w:r w:rsidRPr="00801E4F">
        <w:rPr>
          <w:i/>
        </w:rPr>
        <w:t>Science translational medicine</w:t>
      </w:r>
      <w:r w:rsidRPr="00801E4F">
        <w:t xml:space="preserve"> 2012; </w:t>
      </w:r>
      <w:r w:rsidRPr="00801E4F">
        <w:rPr>
          <w:b/>
        </w:rPr>
        <w:t>4</w:t>
      </w:r>
      <w:r w:rsidRPr="00801E4F">
        <w:t>(143): 143sr3.</w:t>
      </w:r>
    </w:p>
    <w:p w14:paraId="69A2AC82" w14:textId="77777777" w:rsidR="00801E4F" w:rsidRPr="00801E4F" w:rsidRDefault="00801E4F" w:rsidP="00801E4F">
      <w:pPr>
        <w:pStyle w:val="EndNoteBibliography"/>
        <w:spacing w:after="0"/>
      </w:pPr>
      <w:r w:rsidRPr="00801E4F">
        <w:t>29.</w:t>
      </w:r>
      <w:r w:rsidRPr="00801E4F">
        <w:tab/>
        <w:t xml:space="preserve">Rong L, Perelson AS. Asymmetric division of activated latently infected cells may explain the decay kinetics of the HIV-1 latent reservoir and intermittent viral blips. </w:t>
      </w:r>
      <w:r w:rsidRPr="00801E4F">
        <w:rPr>
          <w:i/>
        </w:rPr>
        <w:t>Math Biosci</w:t>
      </w:r>
      <w:r w:rsidRPr="00801E4F">
        <w:t xml:space="preserve"> 2009; </w:t>
      </w:r>
      <w:r w:rsidRPr="00801E4F">
        <w:rPr>
          <w:b/>
        </w:rPr>
        <w:t>217</w:t>
      </w:r>
      <w:r w:rsidRPr="00801E4F">
        <w:t>(1): 77-87.</w:t>
      </w:r>
    </w:p>
    <w:p w14:paraId="29B9E0B5" w14:textId="77777777" w:rsidR="00801E4F" w:rsidRPr="00801E4F" w:rsidRDefault="00801E4F" w:rsidP="00801E4F">
      <w:pPr>
        <w:pStyle w:val="EndNoteBibliography"/>
        <w:spacing w:after="0"/>
      </w:pPr>
      <w:r w:rsidRPr="00801E4F">
        <w:t>30.</w:t>
      </w:r>
      <w:r w:rsidRPr="00801E4F">
        <w:tab/>
        <w:t xml:space="preserve">Finzi D, Blankson J, Siliciano JD, et al. Latent infection of CD4+ T cells provides a mechanism for lifelong persistence of HIV-1, even in patients on effective combination therapy. </w:t>
      </w:r>
      <w:r w:rsidRPr="00801E4F">
        <w:rPr>
          <w:i/>
        </w:rPr>
        <w:t>Nat Med</w:t>
      </w:r>
      <w:r w:rsidRPr="00801E4F">
        <w:t xml:space="preserve"> 1999; </w:t>
      </w:r>
      <w:r w:rsidRPr="00801E4F">
        <w:rPr>
          <w:b/>
        </w:rPr>
        <w:t>5</w:t>
      </w:r>
      <w:r w:rsidRPr="00801E4F">
        <w:t>(5): 512-7.</w:t>
      </w:r>
    </w:p>
    <w:p w14:paraId="42F00282" w14:textId="77777777" w:rsidR="00801E4F" w:rsidRPr="00801E4F" w:rsidRDefault="00801E4F" w:rsidP="00801E4F">
      <w:pPr>
        <w:pStyle w:val="EndNoteBibliography"/>
        <w:spacing w:after="0"/>
      </w:pPr>
      <w:r w:rsidRPr="00801E4F">
        <w:t>31.</w:t>
      </w:r>
      <w:r w:rsidRPr="00801E4F">
        <w:tab/>
        <w:t xml:space="preserve">Valea D, Tuaillon E, Al Tabaa Y, et al. CD4+ T cells spontaneously producing human immunodeficiency virus type I in breast milk from women with or without antiretroviral drugs. </w:t>
      </w:r>
      <w:r w:rsidRPr="00801E4F">
        <w:rPr>
          <w:i/>
        </w:rPr>
        <w:t>Retrovirology</w:t>
      </w:r>
      <w:r w:rsidRPr="00801E4F">
        <w:t xml:space="preserve"> 2011; </w:t>
      </w:r>
      <w:r w:rsidRPr="00801E4F">
        <w:rPr>
          <w:b/>
        </w:rPr>
        <w:t>8</w:t>
      </w:r>
      <w:r w:rsidRPr="00801E4F">
        <w:t>: 34.</w:t>
      </w:r>
    </w:p>
    <w:p w14:paraId="597D53F2" w14:textId="77777777" w:rsidR="00801E4F" w:rsidRPr="00801E4F" w:rsidRDefault="00801E4F" w:rsidP="00801E4F">
      <w:pPr>
        <w:pStyle w:val="EndNoteBibliography"/>
        <w:spacing w:after="0"/>
      </w:pPr>
      <w:r w:rsidRPr="00801E4F">
        <w:t>32.</w:t>
      </w:r>
      <w:r w:rsidRPr="00801E4F">
        <w:tab/>
        <w:t xml:space="preserve">Becquart P, Petitjean G, Tabaa YA, et al. Detection of a large T-cell reservoir able to replicate HIV-1 actively in breast milk. </w:t>
      </w:r>
      <w:r w:rsidRPr="00801E4F">
        <w:rPr>
          <w:i/>
        </w:rPr>
        <w:t>AIDS</w:t>
      </w:r>
      <w:r w:rsidRPr="00801E4F">
        <w:t xml:space="preserve"> 2006; </w:t>
      </w:r>
      <w:r w:rsidRPr="00801E4F">
        <w:rPr>
          <w:b/>
        </w:rPr>
        <w:t>20</w:t>
      </w:r>
      <w:r w:rsidRPr="00801E4F">
        <w:t>(10): 1453-5.</w:t>
      </w:r>
    </w:p>
    <w:p w14:paraId="019CBC82" w14:textId="77777777" w:rsidR="00801E4F" w:rsidRPr="00801E4F" w:rsidRDefault="00801E4F" w:rsidP="00801E4F">
      <w:pPr>
        <w:pStyle w:val="EndNoteBibliography"/>
        <w:spacing w:after="0"/>
      </w:pPr>
      <w:r w:rsidRPr="00801E4F">
        <w:t>33.</w:t>
      </w:r>
      <w:r w:rsidRPr="00801E4F">
        <w:tab/>
        <w:t xml:space="preserve">Moles JP, Tuaillon E, Kankasa C, et al. Breastfeeding-related maternal microchimerism. </w:t>
      </w:r>
      <w:r w:rsidRPr="00801E4F">
        <w:rPr>
          <w:i/>
        </w:rPr>
        <w:t>Nat Rev Immunol</w:t>
      </w:r>
      <w:r w:rsidRPr="00801E4F">
        <w:t xml:space="preserve"> 2017; </w:t>
      </w:r>
      <w:r w:rsidRPr="00801E4F">
        <w:rPr>
          <w:b/>
        </w:rPr>
        <w:t>17</w:t>
      </w:r>
      <w:r w:rsidRPr="00801E4F">
        <w:t>(11): 729-1.</w:t>
      </w:r>
    </w:p>
    <w:p w14:paraId="3DDABED4" w14:textId="77777777" w:rsidR="00801E4F" w:rsidRPr="00801E4F" w:rsidRDefault="00801E4F" w:rsidP="00801E4F">
      <w:pPr>
        <w:pStyle w:val="EndNoteBibliography"/>
        <w:spacing w:after="0"/>
      </w:pPr>
      <w:r w:rsidRPr="00801E4F">
        <w:t>34.</w:t>
      </w:r>
      <w:r w:rsidRPr="00801E4F">
        <w:tab/>
        <w:t xml:space="preserve">Semrau K, Kuhn L, Brooks DR, et al. Dynamics of breast milk HIV-1 RNA with unilateral mastitis or abscess. </w:t>
      </w:r>
      <w:r w:rsidRPr="00801E4F">
        <w:rPr>
          <w:i/>
        </w:rPr>
        <w:t>J Acquir Immune Defic Syndr</w:t>
      </w:r>
      <w:r w:rsidRPr="00801E4F">
        <w:t xml:space="preserve"> 2013; </w:t>
      </w:r>
      <w:r w:rsidRPr="00801E4F">
        <w:rPr>
          <w:b/>
        </w:rPr>
        <w:t>62</w:t>
      </w:r>
      <w:r w:rsidRPr="00801E4F">
        <w:t>(3): 348-55.</w:t>
      </w:r>
    </w:p>
    <w:p w14:paraId="1EE855AD" w14:textId="77777777" w:rsidR="00801E4F" w:rsidRPr="00801E4F" w:rsidRDefault="00801E4F" w:rsidP="00801E4F">
      <w:pPr>
        <w:pStyle w:val="EndNoteBibliography"/>
        <w:spacing w:after="0"/>
      </w:pPr>
      <w:r w:rsidRPr="00801E4F">
        <w:t>35.</w:t>
      </w:r>
      <w:r w:rsidRPr="00801E4F">
        <w:tab/>
        <w:t xml:space="preserve">Lunney KM, Iliff P, Mutasa K, et al. Associations between breast milk viral load, mastitis, exclusive breast-feeding, and postnatal transmission of HIV. </w:t>
      </w:r>
      <w:r w:rsidRPr="00801E4F">
        <w:rPr>
          <w:i/>
        </w:rPr>
        <w:t>Clin Infect Dis</w:t>
      </w:r>
      <w:r w:rsidRPr="00801E4F">
        <w:t xml:space="preserve"> 2010; </w:t>
      </w:r>
      <w:r w:rsidRPr="00801E4F">
        <w:rPr>
          <w:b/>
        </w:rPr>
        <w:t>50</w:t>
      </w:r>
      <w:r w:rsidRPr="00801E4F">
        <w:t>(5): 762-9.</w:t>
      </w:r>
    </w:p>
    <w:p w14:paraId="6BE4899D" w14:textId="77777777" w:rsidR="00801E4F" w:rsidRPr="00801E4F" w:rsidRDefault="00801E4F" w:rsidP="00801E4F">
      <w:pPr>
        <w:pStyle w:val="EndNoteBibliography"/>
        <w:spacing w:after="0"/>
      </w:pPr>
      <w:r w:rsidRPr="00801E4F">
        <w:t>36.</w:t>
      </w:r>
      <w:r w:rsidRPr="00801E4F">
        <w:tab/>
        <w:t xml:space="preserve">Viljoen J, Tuaillon E, Nagot N, et al. Cytomegalovirus, and possibly Epstein-Barr virus, shedding in breast milk is associated with HIV-1 transmission by breastfeeding. </w:t>
      </w:r>
      <w:r w:rsidRPr="00801E4F">
        <w:rPr>
          <w:i/>
        </w:rPr>
        <w:t>AIDS</w:t>
      </w:r>
      <w:r w:rsidRPr="00801E4F">
        <w:t xml:space="preserve"> 2015; </w:t>
      </w:r>
      <w:r w:rsidRPr="00801E4F">
        <w:rPr>
          <w:b/>
        </w:rPr>
        <w:t>29</w:t>
      </w:r>
      <w:r w:rsidRPr="00801E4F">
        <w:t>(2): 145-53.</w:t>
      </w:r>
    </w:p>
    <w:p w14:paraId="11CE20D9" w14:textId="77777777" w:rsidR="00801E4F" w:rsidRPr="00801E4F" w:rsidRDefault="00801E4F" w:rsidP="00801E4F">
      <w:pPr>
        <w:pStyle w:val="EndNoteBibliography"/>
        <w:spacing w:after="0"/>
      </w:pPr>
      <w:r w:rsidRPr="00801E4F">
        <w:t>37.</w:t>
      </w:r>
      <w:r w:rsidRPr="00801E4F">
        <w:tab/>
        <w:t xml:space="preserve">Waitt CJ, Garner P, Bonnett LJ, Khoo SH, Else LJ. Is infant exposure to antiretroviral drugs during breastfeeding quantitatively important? A systematic review and meta-analysis of pharmacokinetic studies. </w:t>
      </w:r>
      <w:r w:rsidRPr="00801E4F">
        <w:rPr>
          <w:i/>
        </w:rPr>
        <w:t>J Antimicrob Chemother</w:t>
      </w:r>
      <w:r w:rsidRPr="00801E4F">
        <w:t xml:space="preserve"> 2015; </w:t>
      </w:r>
      <w:r w:rsidRPr="00801E4F">
        <w:rPr>
          <w:b/>
        </w:rPr>
        <w:t>70</w:t>
      </w:r>
      <w:r w:rsidRPr="00801E4F">
        <w:t>(7): 1928-41.</w:t>
      </w:r>
    </w:p>
    <w:p w14:paraId="159604FA" w14:textId="77777777" w:rsidR="00801E4F" w:rsidRPr="00801E4F" w:rsidRDefault="00801E4F" w:rsidP="00801E4F">
      <w:pPr>
        <w:pStyle w:val="EndNoteBibliography"/>
        <w:spacing w:after="0"/>
      </w:pPr>
      <w:r w:rsidRPr="00801E4F">
        <w:lastRenderedPageBreak/>
        <w:t>38.</w:t>
      </w:r>
      <w:r w:rsidRPr="00801E4F">
        <w:tab/>
        <w:t xml:space="preserve">Olagunju A, Bolaji O, Amara A, et al. Breast milk pharmacokinetics of efavirenz and breastfed infants' exposure in genetically defined subgroups of mother-infant pairs: an observational study. </w:t>
      </w:r>
      <w:r w:rsidRPr="00801E4F">
        <w:rPr>
          <w:i/>
        </w:rPr>
        <w:t>Clin Infect Dis</w:t>
      </w:r>
      <w:r w:rsidRPr="00801E4F">
        <w:t xml:space="preserve"> 2015; </w:t>
      </w:r>
      <w:r w:rsidRPr="00801E4F">
        <w:rPr>
          <w:b/>
        </w:rPr>
        <w:t>61</w:t>
      </w:r>
      <w:r w:rsidRPr="00801E4F">
        <w:t>(3): 453-63.</w:t>
      </w:r>
    </w:p>
    <w:p w14:paraId="6279D0CF" w14:textId="77777777" w:rsidR="00801E4F" w:rsidRPr="00801E4F" w:rsidRDefault="00801E4F" w:rsidP="00801E4F">
      <w:pPr>
        <w:pStyle w:val="EndNoteBibliography"/>
        <w:spacing w:after="0"/>
      </w:pPr>
      <w:r w:rsidRPr="00801E4F">
        <w:t>39.</w:t>
      </w:r>
      <w:r w:rsidRPr="00801E4F">
        <w:tab/>
        <w:t xml:space="preserve">Kobbe R, Schalkwijk S, Dunay G, et al. Dolutegravir in breast milk and maternal and infant plasma during breastfeeding. </w:t>
      </w:r>
      <w:r w:rsidRPr="00801E4F">
        <w:rPr>
          <w:i/>
        </w:rPr>
        <w:t>AIDS</w:t>
      </w:r>
      <w:r w:rsidRPr="00801E4F">
        <w:t xml:space="preserve"> 2016; </w:t>
      </w:r>
      <w:r w:rsidRPr="00801E4F">
        <w:rPr>
          <w:b/>
        </w:rPr>
        <w:t>30</w:t>
      </w:r>
      <w:r w:rsidRPr="00801E4F">
        <w:t>(17): 2731-3.</w:t>
      </w:r>
    </w:p>
    <w:p w14:paraId="78D72002" w14:textId="77777777" w:rsidR="00801E4F" w:rsidRPr="00801E4F" w:rsidRDefault="00801E4F" w:rsidP="00801E4F">
      <w:pPr>
        <w:pStyle w:val="EndNoteBibliography"/>
        <w:spacing w:after="0"/>
      </w:pPr>
      <w:r w:rsidRPr="00801E4F">
        <w:t>40.</w:t>
      </w:r>
      <w:r w:rsidRPr="00801E4F">
        <w:tab/>
        <w:t xml:space="preserve">Mulligan N, Best BM, Wang J, et al. Dolutegravir pharmacokinetics in pregnant and postpartum women living with HIV. </w:t>
      </w:r>
      <w:r w:rsidRPr="00801E4F">
        <w:rPr>
          <w:i/>
        </w:rPr>
        <w:t>AIDS</w:t>
      </w:r>
      <w:r w:rsidRPr="00801E4F">
        <w:t xml:space="preserve"> 2018; </w:t>
      </w:r>
      <w:r w:rsidRPr="00801E4F">
        <w:rPr>
          <w:b/>
        </w:rPr>
        <w:t>32</w:t>
      </w:r>
      <w:r w:rsidRPr="00801E4F">
        <w:t>(6): 729-37.</w:t>
      </w:r>
    </w:p>
    <w:p w14:paraId="7D732595" w14:textId="77777777" w:rsidR="00801E4F" w:rsidRPr="00801E4F" w:rsidRDefault="00801E4F" w:rsidP="00801E4F">
      <w:pPr>
        <w:pStyle w:val="EndNoteBibliography"/>
        <w:spacing w:after="0"/>
      </w:pPr>
      <w:r w:rsidRPr="00801E4F">
        <w:t>41.</w:t>
      </w:r>
      <w:r w:rsidRPr="00801E4F">
        <w:tab/>
        <w:t xml:space="preserve">Fogel JM, Mwatha A, Richardson P, et al. Impact of maternal and infant antiretroviral drug regimens on drug resistance in HIV-infected breastfeeding infants. </w:t>
      </w:r>
      <w:r w:rsidRPr="00801E4F">
        <w:rPr>
          <w:i/>
        </w:rPr>
        <w:t>Pediatr Infect Dis J</w:t>
      </w:r>
      <w:r w:rsidRPr="00801E4F">
        <w:t xml:space="preserve"> 2013; </w:t>
      </w:r>
      <w:r w:rsidRPr="00801E4F">
        <w:rPr>
          <w:b/>
        </w:rPr>
        <w:t>32</w:t>
      </w:r>
      <w:r w:rsidRPr="00801E4F">
        <w:t>(4): e164-9.</w:t>
      </w:r>
    </w:p>
    <w:p w14:paraId="3B9B3E1A" w14:textId="77777777" w:rsidR="00801E4F" w:rsidRPr="00801E4F" w:rsidRDefault="00801E4F" w:rsidP="00801E4F">
      <w:pPr>
        <w:pStyle w:val="EndNoteBibliography"/>
        <w:spacing w:after="0"/>
      </w:pPr>
      <w:r w:rsidRPr="00801E4F">
        <w:t>42.</w:t>
      </w:r>
      <w:r w:rsidRPr="00801E4F">
        <w:tab/>
        <w:t xml:space="preserve">Zeh C, Weidle PJ, Nafisa L, et al. HIV-1 drug resistance emergence among breastfeeding infants born to HIV-infected mothers during a single-arm trial of triple-antiretroviral prophylaxis for prevention of mother-to-child transmission: a secondary analysis. </w:t>
      </w:r>
      <w:r w:rsidRPr="00801E4F">
        <w:rPr>
          <w:i/>
        </w:rPr>
        <w:t>PLoS Med</w:t>
      </w:r>
      <w:r w:rsidRPr="00801E4F">
        <w:t xml:space="preserve"> 2011; </w:t>
      </w:r>
      <w:r w:rsidRPr="00801E4F">
        <w:rPr>
          <w:b/>
        </w:rPr>
        <w:t>8</w:t>
      </w:r>
      <w:r w:rsidRPr="00801E4F">
        <w:t>(3): e1000430.</w:t>
      </w:r>
    </w:p>
    <w:p w14:paraId="66FD2E49" w14:textId="77777777" w:rsidR="00801E4F" w:rsidRPr="00801E4F" w:rsidRDefault="00801E4F" w:rsidP="00801E4F">
      <w:pPr>
        <w:pStyle w:val="EndNoteBibliography"/>
        <w:spacing w:after="0"/>
      </w:pPr>
      <w:r w:rsidRPr="00801E4F">
        <w:t>43.</w:t>
      </w:r>
      <w:r w:rsidRPr="00801E4F">
        <w:tab/>
        <w:t xml:space="preserve">Hawcutt DB, Russell NJ, Maqsood H, et al. Spontaneous adverse drug reaction reports for neonates and infants in the UK 2001-2010: content and utility analysis. </w:t>
      </w:r>
      <w:r w:rsidRPr="00801E4F">
        <w:rPr>
          <w:i/>
        </w:rPr>
        <w:t>Br J Clin Pharmacol</w:t>
      </w:r>
      <w:r w:rsidRPr="00801E4F">
        <w:t xml:space="preserve"> 2016; </w:t>
      </w:r>
      <w:r w:rsidRPr="00801E4F">
        <w:rPr>
          <w:b/>
        </w:rPr>
        <w:t>82</w:t>
      </w:r>
      <w:r w:rsidRPr="00801E4F">
        <w:t>(6): 1601-12.</w:t>
      </w:r>
    </w:p>
    <w:p w14:paraId="350FD289" w14:textId="77777777" w:rsidR="00801E4F" w:rsidRPr="00801E4F" w:rsidRDefault="00801E4F" w:rsidP="00801E4F">
      <w:pPr>
        <w:pStyle w:val="EndNoteBibliography"/>
        <w:spacing w:after="0"/>
      </w:pPr>
      <w:r w:rsidRPr="00801E4F">
        <w:t>44.</w:t>
      </w:r>
      <w:r w:rsidRPr="00801E4F">
        <w:tab/>
        <w:t xml:space="preserve">Aebi-Popp K, Mulcahy F, Rudin C, et al. National Guidelines for the prevention of mother-to-child transmission of HIV across Europe - how do countries differ? </w:t>
      </w:r>
      <w:r w:rsidRPr="00801E4F">
        <w:rPr>
          <w:i/>
        </w:rPr>
        <w:t>European journal of public health</w:t>
      </w:r>
      <w:r w:rsidRPr="00801E4F">
        <w:t xml:space="preserve"> 2013; </w:t>
      </w:r>
      <w:r w:rsidRPr="00801E4F">
        <w:rPr>
          <w:b/>
        </w:rPr>
        <w:t>23</w:t>
      </w:r>
      <w:r w:rsidRPr="00801E4F">
        <w:t>(6): 1053-8.</w:t>
      </w:r>
    </w:p>
    <w:p w14:paraId="018F686C" w14:textId="77777777" w:rsidR="00801E4F" w:rsidRPr="00801E4F" w:rsidRDefault="00801E4F" w:rsidP="00801E4F">
      <w:pPr>
        <w:pStyle w:val="EndNoteBibliography"/>
        <w:spacing w:after="0"/>
      </w:pPr>
      <w:r w:rsidRPr="00801E4F">
        <w:t>45.</w:t>
      </w:r>
      <w:r w:rsidRPr="00801E4F">
        <w:tab/>
        <w:t xml:space="preserve">Empfehlungen der Eidgenossischen Kommission fur sexuelle Gesundheit (EKSG) zur Pravention der HIV-Ubertragung von der Mutter auf das Kind. </w:t>
      </w:r>
      <w:r w:rsidRPr="00801E4F">
        <w:rPr>
          <w:i/>
        </w:rPr>
        <w:t>Bulletin Federal Office of Public Health</w:t>
      </w:r>
      <w:r w:rsidRPr="00801E4F">
        <w:t xml:space="preserve"> 2016; </w:t>
      </w:r>
      <w:r w:rsidRPr="00801E4F">
        <w:rPr>
          <w:b/>
        </w:rPr>
        <w:t>4</w:t>
      </w:r>
      <w:r w:rsidRPr="00801E4F">
        <w:t>: 80–1.</w:t>
      </w:r>
    </w:p>
    <w:p w14:paraId="7FABCE76" w14:textId="77777777" w:rsidR="00801E4F" w:rsidRPr="00801E4F" w:rsidRDefault="00801E4F" w:rsidP="00801E4F">
      <w:pPr>
        <w:pStyle w:val="EndNoteBibliography"/>
        <w:spacing w:after="0"/>
      </w:pPr>
      <w:r w:rsidRPr="00801E4F">
        <w:t>46.</w:t>
      </w:r>
      <w:r w:rsidRPr="00801E4F">
        <w:tab/>
        <w:t xml:space="preserve">Beste S, Essajee S, Siberry G, et al. Optimal Anti-Retroviral Prophylaxis in Infants At High-Risk of Acquiring Human Immunodeficiency Virus: A Systematic Review. </w:t>
      </w:r>
      <w:r w:rsidRPr="00801E4F">
        <w:rPr>
          <w:i/>
        </w:rPr>
        <w:t>Pediatr Infect Dis J</w:t>
      </w:r>
      <w:r w:rsidRPr="00801E4F">
        <w:t xml:space="preserve"> 2017.</w:t>
      </w:r>
    </w:p>
    <w:p w14:paraId="403F881A" w14:textId="77777777" w:rsidR="00801E4F" w:rsidRPr="00801E4F" w:rsidRDefault="00801E4F" w:rsidP="00801E4F">
      <w:pPr>
        <w:pStyle w:val="EndNoteBibliography"/>
        <w:spacing w:after="0"/>
      </w:pPr>
      <w:r w:rsidRPr="00801E4F">
        <w:t>47.</w:t>
      </w:r>
      <w:r w:rsidRPr="00801E4F">
        <w:tab/>
        <w:t xml:space="preserve">Chiappini E, Galli L, Giaquinto C, et al. Use of combination neonatal prophylaxis for the prevention of mother-to-child transmission of HIV infection in European high-risk infants. </w:t>
      </w:r>
      <w:r w:rsidRPr="00801E4F">
        <w:rPr>
          <w:i/>
        </w:rPr>
        <w:t>AIDS</w:t>
      </w:r>
      <w:r w:rsidRPr="00801E4F">
        <w:t xml:space="preserve"> 2013; </w:t>
      </w:r>
      <w:r w:rsidRPr="00801E4F">
        <w:rPr>
          <w:b/>
        </w:rPr>
        <w:t>27</w:t>
      </w:r>
      <w:r w:rsidRPr="00801E4F">
        <w:t>(6): 991-1000.</w:t>
      </w:r>
    </w:p>
    <w:p w14:paraId="3EAE433C" w14:textId="77777777" w:rsidR="00801E4F" w:rsidRPr="00801E4F" w:rsidRDefault="00801E4F" w:rsidP="00801E4F">
      <w:pPr>
        <w:pStyle w:val="EndNoteBibliography"/>
        <w:spacing w:after="0"/>
      </w:pPr>
      <w:r w:rsidRPr="00801E4F">
        <w:t>48.</w:t>
      </w:r>
      <w:r w:rsidRPr="00801E4F">
        <w:tab/>
        <w:t xml:space="preserve">Nachega JB, Uthman OA, Anderson J, et al. Adherence to antiretroviral therapy during and after pregnancy in low-income, middle-income, and high-income countries: a systematic review and meta-analysis. </w:t>
      </w:r>
      <w:r w:rsidRPr="00801E4F">
        <w:rPr>
          <w:i/>
        </w:rPr>
        <w:t>AIDS</w:t>
      </w:r>
      <w:r w:rsidRPr="00801E4F">
        <w:t xml:space="preserve"> 2012; </w:t>
      </w:r>
      <w:r w:rsidRPr="00801E4F">
        <w:rPr>
          <w:b/>
        </w:rPr>
        <w:t>26</w:t>
      </w:r>
      <w:r w:rsidRPr="00801E4F">
        <w:t>(16): 2039-52.</w:t>
      </w:r>
    </w:p>
    <w:p w14:paraId="6CA887B5" w14:textId="77777777" w:rsidR="00801E4F" w:rsidRPr="00801E4F" w:rsidRDefault="00801E4F" w:rsidP="00801E4F">
      <w:pPr>
        <w:pStyle w:val="EndNoteBibliography"/>
        <w:spacing w:after="0"/>
      </w:pPr>
      <w:r w:rsidRPr="00801E4F">
        <w:t>49.</w:t>
      </w:r>
      <w:r w:rsidRPr="00801E4F">
        <w:tab/>
        <w:t xml:space="preserve">Huntington S, Thorne C, Newell ML, et al. The risk of viral rebound in the year after delivery in women remaining on antiretroviral therapy. </w:t>
      </w:r>
      <w:r w:rsidRPr="00801E4F">
        <w:rPr>
          <w:i/>
        </w:rPr>
        <w:t>AIDS</w:t>
      </w:r>
      <w:r w:rsidRPr="00801E4F">
        <w:t xml:space="preserve"> 2015; </w:t>
      </w:r>
      <w:r w:rsidRPr="00801E4F">
        <w:rPr>
          <w:b/>
        </w:rPr>
        <w:t>29</w:t>
      </w:r>
      <w:r w:rsidRPr="00801E4F">
        <w:t>(17): 2269-78.</w:t>
      </w:r>
    </w:p>
    <w:p w14:paraId="7145D057" w14:textId="77777777" w:rsidR="00801E4F" w:rsidRPr="00801E4F" w:rsidRDefault="00801E4F" w:rsidP="00801E4F">
      <w:pPr>
        <w:pStyle w:val="EndNoteBibliography"/>
        <w:spacing w:after="0"/>
      </w:pPr>
      <w:r w:rsidRPr="00801E4F">
        <w:t>50.</w:t>
      </w:r>
      <w:r w:rsidRPr="00801E4F">
        <w:tab/>
        <w:t xml:space="preserve">Aebi-Popp K, Kouyos R, Bertisch B, et al. Loss to follow-up of HIV-infected women after delivery: The Swiss HIV Cohort Study and the Swiss Mother and Child HIV Cohort Study. </w:t>
      </w:r>
      <w:r w:rsidRPr="00801E4F">
        <w:rPr>
          <w:i/>
        </w:rPr>
        <w:t>J Int AIDS Soc</w:t>
      </w:r>
      <w:r w:rsidRPr="00801E4F">
        <w:t xml:space="preserve"> 2014; </w:t>
      </w:r>
      <w:r w:rsidRPr="00801E4F">
        <w:rPr>
          <w:b/>
        </w:rPr>
        <w:t>17</w:t>
      </w:r>
      <w:r w:rsidRPr="00801E4F">
        <w:t>(4 Suppl 3): 19535.</w:t>
      </w:r>
    </w:p>
    <w:p w14:paraId="07482F7F" w14:textId="77777777" w:rsidR="00801E4F" w:rsidRPr="00801E4F" w:rsidRDefault="00801E4F" w:rsidP="00801E4F">
      <w:pPr>
        <w:pStyle w:val="EndNoteBibliography"/>
        <w:spacing w:after="0"/>
      </w:pPr>
      <w:r w:rsidRPr="00801E4F">
        <w:t>51.</w:t>
      </w:r>
      <w:r w:rsidRPr="00801E4F">
        <w:tab/>
        <w:t xml:space="preserve">Adams JW, Brady KA, Michael YL, Yehia BR, Momplaisir FM. Postpartum Engagement in HIV Care: An Important Predictor of Long-term Retention in Care and Viral Suppression. </w:t>
      </w:r>
      <w:r w:rsidRPr="00801E4F">
        <w:rPr>
          <w:i/>
        </w:rPr>
        <w:t>Clin Infect Dis</w:t>
      </w:r>
      <w:r w:rsidRPr="00801E4F">
        <w:t xml:space="preserve"> 2015; </w:t>
      </w:r>
      <w:r w:rsidRPr="00801E4F">
        <w:rPr>
          <w:b/>
        </w:rPr>
        <w:t>61</w:t>
      </w:r>
      <w:r w:rsidRPr="00801E4F">
        <w:t>(12): 1880-7.</w:t>
      </w:r>
    </w:p>
    <w:p w14:paraId="1C02AF33" w14:textId="77777777" w:rsidR="00801E4F" w:rsidRPr="00801E4F" w:rsidRDefault="00801E4F" w:rsidP="00801E4F">
      <w:pPr>
        <w:pStyle w:val="EndNoteBibliography"/>
        <w:spacing w:after="0"/>
      </w:pPr>
      <w:r w:rsidRPr="00801E4F">
        <w:t>52.</w:t>
      </w:r>
      <w:r w:rsidRPr="00801E4F">
        <w:tab/>
        <w:t xml:space="preserve">Nagot N, Kankasa C, Tumwine JK, et al. Extended pre-exposure prophylaxis with lopinavir-ritonavir versus lamivudine to prevent HIV-1 transmission through breastfeeding up to 50 weeks in infants in Africa (ANRS 12174): a randomised controlled trial. </w:t>
      </w:r>
      <w:r w:rsidRPr="00801E4F">
        <w:rPr>
          <w:i/>
        </w:rPr>
        <w:t>Lancet</w:t>
      </w:r>
      <w:r w:rsidRPr="00801E4F">
        <w:t xml:space="preserve"> 2016; </w:t>
      </w:r>
      <w:r w:rsidRPr="00801E4F">
        <w:rPr>
          <w:b/>
        </w:rPr>
        <w:t>387</w:t>
      </w:r>
      <w:r w:rsidRPr="00801E4F">
        <w:t>(10018): 566-73.</w:t>
      </w:r>
    </w:p>
    <w:p w14:paraId="03F712B3" w14:textId="77777777" w:rsidR="00801E4F" w:rsidRPr="00801E4F" w:rsidRDefault="00801E4F" w:rsidP="00801E4F">
      <w:pPr>
        <w:pStyle w:val="EndNoteBibliography"/>
        <w:spacing w:after="0"/>
      </w:pPr>
      <w:r w:rsidRPr="00801E4F">
        <w:t>53.</w:t>
      </w:r>
      <w:r w:rsidRPr="00801E4F">
        <w:tab/>
        <w:t>EUNUTNET. Infant and young children feeding: standard recommendations for the European Union, 2006.</w:t>
      </w:r>
    </w:p>
    <w:p w14:paraId="2384F834" w14:textId="79D9EDDC" w:rsidR="00801E4F" w:rsidRPr="00801E4F" w:rsidRDefault="00801E4F" w:rsidP="00801E4F">
      <w:pPr>
        <w:pStyle w:val="EndNoteBibliography"/>
      </w:pPr>
      <w:r w:rsidRPr="00801E4F">
        <w:t>54.</w:t>
      </w:r>
      <w:r w:rsidRPr="00801E4F">
        <w:tab/>
        <w:t xml:space="preserve">UCSF. Resources for perinatal providers. 2018. </w:t>
      </w:r>
      <w:hyperlink r:id="rId12" w:history="1">
        <w:r w:rsidRPr="00801E4F">
          <w:rPr>
            <w:rStyle w:val="Hyperlink"/>
          </w:rPr>
          <w:t>https://hiveonline.org/perinatal-providers/</w:t>
        </w:r>
      </w:hyperlink>
      <w:r w:rsidRPr="00801E4F">
        <w:t xml:space="preserve"> (accessed 25 April 2018).</w:t>
      </w:r>
    </w:p>
    <w:p w14:paraId="426DDED0" w14:textId="4884A399" w:rsidR="00C81282" w:rsidRDefault="0034495E" w:rsidP="00EE0542">
      <w:pPr>
        <w:spacing w:line="480" w:lineRule="auto"/>
      </w:pPr>
      <w:r>
        <w:fldChar w:fldCharType="end"/>
      </w:r>
    </w:p>
    <w:sectPr w:rsidR="00C81282" w:rsidSect="00966B74">
      <w:headerReference w:type="default" r:id="rId13"/>
      <w:footerReference w:type="default" r:id="rId14"/>
      <w:pgSz w:w="11906" w:h="16838"/>
      <w:pgMar w:top="1440" w:right="1440" w:bottom="1440" w:left="1440" w:header="708" w:footer="708" w:gutter="0"/>
      <w:lnNumType w:countBy="1"/>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BCACB4E" w15:done="0"/>
  <w15:commentEx w15:paraId="25C99774" w15:done="0"/>
  <w15:commentEx w15:paraId="26F80CC9" w15:done="0"/>
  <w15:commentEx w15:paraId="0293E5C7" w15:done="0"/>
  <w15:commentEx w15:paraId="1AF2193B" w15:done="0"/>
  <w15:commentEx w15:paraId="5E4DC0BB" w15:paraIdParent="1AF2193B" w15:done="0"/>
  <w15:commentEx w15:paraId="6B6438CB" w15:done="0"/>
  <w15:commentEx w15:paraId="5584F864" w15:done="0"/>
  <w15:commentEx w15:paraId="47FBC1F8" w15:paraIdParent="5584F864" w15:done="0"/>
  <w15:commentEx w15:paraId="22184134" w15:done="0"/>
  <w15:commentEx w15:paraId="62D46F06" w15:done="0"/>
  <w15:commentEx w15:paraId="4ED0F4C1" w15:done="0"/>
  <w15:commentEx w15:paraId="23A87DEB" w15:done="0"/>
  <w15:commentEx w15:paraId="2A9B3B8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C9BA8BF" w14:textId="77777777" w:rsidR="00F84369" w:rsidRDefault="00F84369" w:rsidP="00F25ACD">
      <w:pPr>
        <w:spacing w:after="0" w:line="240" w:lineRule="auto"/>
      </w:pPr>
      <w:r>
        <w:separator/>
      </w:r>
    </w:p>
  </w:endnote>
  <w:endnote w:type="continuationSeparator" w:id="0">
    <w:p w14:paraId="409997EA" w14:textId="77777777" w:rsidR="00F84369" w:rsidRDefault="00F84369" w:rsidP="00F25A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00004FF" w:usb2="00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95579004"/>
      <w:docPartObj>
        <w:docPartGallery w:val="Page Numbers (Bottom of Page)"/>
        <w:docPartUnique/>
      </w:docPartObj>
    </w:sdtPr>
    <w:sdtEndPr>
      <w:rPr>
        <w:noProof/>
      </w:rPr>
    </w:sdtEndPr>
    <w:sdtContent>
      <w:p w14:paraId="7E8120D7" w14:textId="55A1D308" w:rsidR="00B744EF" w:rsidRDefault="00B744EF">
        <w:pPr>
          <w:pStyle w:val="Footer"/>
        </w:pPr>
        <w:r>
          <w:fldChar w:fldCharType="begin"/>
        </w:r>
        <w:r>
          <w:instrText xml:space="preserve"> PAGE   \* MERGEFORMAT </w:instrText>
        </w:r>
        <w:r>
          <w:fldChar w:fldCharType="separate"/>
        </w:r>
        <w:r w:rsidR="00577B66">
          <w:rPr>
            <w:noProof/>
          </w:rPr>
          <w:t>1</w:t>
        </w:r>
        <w:r>
          <w:rPr>
            <w:noProof/>
          </w:rPr>
          <w:fldChar w:fldCharType="end"/>
        </w:r>
      </w:p>
    </w:sdtContent>
  </w:sdt>
  <w:p w14:paraId="6C266E7D" w14:textId="77777777" w:rsidR="00B744EF" w:rsidRDefault="00B744E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741554D" w14:textId="77777777" w:rsidR="00F84369" w:rsidRDefault="00F84369" w:rsidP="00F25ACD">
      <w:pPr>
        <w:spacing w:after="0" w:line="240" w:lineRule="auto"/>
      </w:pPr>
      <w:r>
        <w:separator/>
      </w:r>
    </w:p>
  </w:footnote>
  <w:footnote w:type="continuationSeparator" w:id="0">
    <w:p w14:paraId="4BF1A3C9" w14:textId="77777777" w:rsidR="00F84369" w:rsidRDefault="00F84369" w:rsidP="00F25AC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5E021D" w14:textId="3D58147E" w:rsidR="00B744EF" w:rsidRDefault="00B744EF">
    <w:pPr>
      <w:pStyle w:val="Header"/>
    </w:pPr>
    <w:proofErr w:type="spellStart"/>
    <w:r>
      <w:t>Waitt_Breastfeeding</w:t>
    </w:r>
    <w:proofErr w:type="spellEnd"/>
    <w:r>
      <w:t xml:space="preserve"> in High Income Countries Revised Clean</w:t>
    </w:r>
  </w:p>
  <w:p w14:paraId="1983C4D1" w14:textId="77777777" w:rsidR="00B744EF" w:rsidRDefault="00B744E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B1336A"/>
    <w:multiLevelType w:val="hybridMultilevel"/>
    <w:tmpl w:val="7708D100"/>
    <w:lvl w:ilvl="0" w:tplc="5192BA3E">
      <w:start w:val="424"/>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154E77F1"/>
    <w:multiLevelType w:val="hybridMultilevel"/>
    <w:tmpl w:val="1D38586A"/>
    <w:lvl w:ilvl="0" w:tplc="40706612">
      <w:start w:val="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5D9721C4"/>
    <w:multiLevelType w:val="hybridMultilevel"/>
    <w:tmpl w:val="2D5EBF98"/>
    <w:lvl w:ilvl="0" w:tplc="07EADAF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ow, Nicola (ISPM)">
    <w15:presenceInfo w15:providerId="AD" w15:userId="S-1-5-21-1442852101-4018948630-3783845812-4415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51"/>
  <w:activeWritingStyle w:appName="MSWord" w:lang="fr-CH" w:vendorID="64" w:dllVersion="131078" w:nlCheck="1" w:checkStyle="0"/>
  <w:activeWritingStyle w:appName="MSWord" w:lang="en-GB" w:vendorID="64" w:dllVersion="131078" w:nlCheck="1" w:checkStyle="1"/>
  <w:activeWritingStyle w:appName="MSWord" w:lang="en-US" w:vendorID="64" w:dllVersion="131078" w:nlCheck="1" w:checkStyle="1"/>
  <w:activeWritingStyle w:appName="MSWord" w:lang="de-CH" w:vendorID="64" w:dllVersion="131078" w:nlCheck="1" w:checkStyle="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s2xfetz509ewetw5vxtfxdw2wf5tt0ffa9&quot;&gt;Breastmilk and pharmacology&lt;record-ids&gt;&lt;item&gt;492&lt;/item&gt;&lt;item&gt;645&lt;/item&gt;&lt;item&gt;689&lt;/item&gt;&lt;item&gt;690&lt;/item&gt;&lt;item&gt;734&lt;/item&gt;&lt;item&gt;801&lt;/item&gt;&lt;item&gt;805&lt;/item&gt;&lt;item&gt;872&lt;/item&gt;&lt;item&gt;874&lt;/item&gt;&lt;item&gt;879&lt;/item&gt;&lt;item&gt;892&lt;/item&gt;&lt;item&gt;906&lt;/item&gt;&lt;item&gt;907&lt;/item&gt;&lt;item&gt;911&lt;/item&gt;&lt;item&gt;1332&lt;/item&gt;&lt;item&gt;1573&lt;/item&gt;&lt;item&gt;1805&lt;/item&gt;&lt;item&gt;1811&lt;/item&gt;&lt;item&gt;1812&lt;/item&gt;&lt;item&gt;1957&lt;/item&gt;&lt;item&gt;1958&lt;/item&gt;&lt;item&gt;1968&lt;/item&gt;&lt;item&gt;1970&lt;/item&gt;&lt;item&gt;1971&lt;/item&gt;&lt;item&gt;1995&lt;/item&gt;&lt;item&gt;1998&lt;/item&gt;&lt;item&gt;2003&lt;/item&gt;&lt;item&gt;2004&lt;/item&gt;&lt;item&gt;2005&lt;/item&gt;&lt;item&gt;2006&lt;/item&gt;&lt;item&gt;2016&lt;/item&gt;&lt;item&gt;2017&lt;/item&gt;&lt;item&gt;2027&lt;/item&gt;&lt;item&gt;2029&lt;/item&gt;&lt;item&gt;2030&lt;/item&gt;&lt;item&gt;2031&lt;/item&gt;&lt;item&gt;2033&lt;/item&gt;&lt;item&gt;2034&lt;/item&gt;&lt;item&gt;2035&lt;/item&gt;&lt;item&gt;2038&lt;/item&gt;&lt;item&gt;2039&lt;/item&gt;&lt;item&gt;2053&lt;/item&gt;&lt;item&gt;2055&lt;/item&gt;&lt;item&gt;2059&lt;/item&gt;&lt;item&gt;2061&lt;/item&gt;&lt;item&gt;2063&lt;/item&gt;&lt;item&gt;2064&lt;/item&gt;&lt;item&gt;2074&lt;/item&gt;&lt;item&gt;2075&lt;/item&gt;&lt;item&gt;2077&lt;/item&gt;&lt;item&gt;2080&lt;/item&gt;&lt;item&gt;2091&lt;/item&gt;&lt;item&gt;2098&lt;/item&gt;&lt;item&gt;2099&lt;/item&gt;&lt;/record-ids&gt;&lt;/item&gt;&lt;/Libraries&gt;"/>
  </w:docVars>
  <w:rsids>
    <w:rsidRoot w:val="00F40AB7"/>
    <w:rsid w:val="00000A37"/>
    <w:rsid w:val="000021AC"/>
    <w:rsid w:val="00004E11"/>
    <w:rsid w:val="000064AE"/>
    <w:rsid w:val="0000714A"/>
    <w:rsid w:val="00011801"/>
    <w:rsid w:val="000125CD"/>
    <w:rsid w:val="000128FB"/>
    <w:rsid w:val="00012D07"/>
    <w:rsid w:val="00013D96"/>
    <w:rsid w:val="00013F0F"/>
    <w:rsid w:val="00014BC2"/>
    <w:rsid w:val="00016A10"/>
    <w:rsid w:val="00016C09"/>
    <w:rsid w:val="0001725F"/>
    <w:rsid w:val="0002087B"/>
    <w:rsid w:val="00022126"/>
    <w:rsid w:val="00022691"/>
    <w:rsid w:val="00022ED6"/>
    <w:rsid w:val="00023839"/>
    <w:rsid w:val="00024CB1"/>
    <w:rsid w:val="0002503F"/>
    <w:rsid w:val="000264FB"/>
    <w:rsid w:val="00026991"/>
    <w:rsid w:val="0003190E"/>
    <w:rsid w:val="00032342"/>
    <w:rsid w:val="000329C2"/>
    <w:rsid w:val="000352EA"/>
    <w:rsid w:val="00035909"/>
    <w:rsid w:val="00037086"/>
    <w:rsid w:val="00037F39"/>
    <w:rsid w:val="00040719"/>
    <w:rsid w:val="00041F72"/>
    <w:rsid w:val="000420EB"/>
    <w:rsid w:val="00042320"/>
    <w:rsid w:val="00042FD4"/>
    <w:rsid w:val="0004789C"/>
    <w:rsid w:val="00047AA4"/>
    <w:rsid w:val="0005021E"/>
    <w:rsid w:val="0005078A"/>
    <w:rsid w:val="0005426B"/>
    <w:rsid w:val="000544F6"/>
    <w:rsid w:val="00054988"/>
    <w:rsid w:val="00055C7C"/>
    <w:rsid w:val="000565A3"/>
    <w:rsid w:val="00057D3E"/>
    <w:rsid w:val="00060900"/>
    <w:rsid w:val="00061D4E"/>
    <w:rsid w:val="0006275A"/>
    <w:rsid w:val="00062D19"/>
    <w:rsid w:val="000636AE"/>
    <w:rsid w:val="000637C4"/>
    <w:rsid w:val="000641BF"/>
    <w:rsid w:val="000655D7"/>
    <w:rsid w:val="00066FC5"/>
    <w:rsid w:val="000675DF"/>
    <w:rsid w:val="00067B10"/>
    <w:rsid w:val="00070B11"/>
    <w:rsid w:val="00070C08"/>
    <w:rsid w:val="00071173"/>
    <w:rsid w:val="00072E4D"/>
    <w:rsid w:val="00073DAF"/>
    <w:rsid w:val="00076718"/>
    <w:rsid w:val="00080611"/>
    <w:rsid w:val="0008171D"/>
    <w:rsid w:val="00083546"/>
    <w:rsid w:val="00084367"/>
    <w:rsid w:val="000849AE"/>
    <w:rsid w:val="00084A5F"/>
    <w:rsid w:val="0008520D"/>
    <w:rsid w:val="00086B0D"/>
    <w:rsid w:val="00087145"/>
    <w:rsid w:val="0009126D"/>
    <w:rsid w:val="00092574"/>
    <w:rsid w:val="00092E33"/>
    <w:rsid w:val="00097B43"/>
    <w:rsid w:val="000A0E9A"/>
    <w:rsid w:val="000A132A"/>
    <w:rsid w:val="000A2508"/>
    <w:rsid w:val="000A6B29"/>
    <w:rsid w:val="000B094A"/>
    <w:rsid w:val="000B13E3"/>
    <w:rsid w:val="000B35DF"/>
    <w:rsid w:val="000B38C6"/>
    <w:rsid w:val="000B3B28"/>
    <w:rsid w:val="000B569E"/>
    <w:rsid w:val="000C1A41"/>
    <w:rsid w:val="000C52E7"/>
    <w:rsid w:val="000C6035"/>
    <w:rsid w:val="000C6AF9"/>
    <w:rsid w:val="000C7381"/>
    <w:rsid w:val="000C73AE"/>
    <w:rsid w:val="000C75B6"/>
    <w:rsid w:val="000D3E5D"/>
    <w:rsid w:val="000D712E"/>
    <w:rsid w:val="000D763E"/>
    <w:rsid w:val="000E0147"/>
    <w:rsid w:val="000E014F"/>
    <w:rsid w:val="000E1BB3"/>
    <w:rsid w:val="000E4447"/>
    <w:rsid w:val="000E6C11"/>
    <w:rsid w:val="000E7707"/>
    <w:rsid w:val="000E7910"/>
    <w:rsid w:val="000F0109"/>
    <w:rsid w:val="000F177B"/>
    <w:rsid w:val="000F354F"/>
    <w:rsid w:val="000F35C0"/>
    <w:rsid w:val="000F567B"/>
    <w:rsid w:val="000F5E2D"/>
    <w:rsid w:val="000F73BE"/>
    <w:rsid w:val="00100061"/>
    <w:rsid w:val="001023A3"/>
    <w:rsid w:val="001028AE"/>
    <w:rsid w:val="00104442"/>
    <w:rsid w:val="00104583"/>
    <w:rsid w:val="0010599B"/>
    <w:rsid w:val="0010774F"/>
    <w:rsid w:val="00107FA0"/>
    <w:rsid w:val="00115E34"/>
    <w:rsid w:val="00120FBF"/>
    <w:rsid w:val="00122155"/>
    <w:rsid w:val="001240D2"/>
    <w:rsid w:val="001248BB"/>
    <w:rsid w:val="00125962"/>
    <w:rsid w:val="00125E6A"/>
    <w:rsid w:val="00130074"/>
    <w:rsid w:val="00130F7C"/>
    <w:rsid w:val="001313C8"/>
    <w:rsid w:val="001317BA"/>
    <w:rsid w:val="00132623"/>
    <w:rsid w:val="00134A8C"/>
    <w:rsid w:val="00135228"/>
    <w:rsid w:val="001365FF"/>
    <w:rsid w:val="00142B72"/>
    <w:rsid w:val="00143B23"/>
    <w:rsid w:val="00144A5A"/>
    <w:rsid w:val="00147AFC"/>
    <w:rsid w:val="00150462"/>
    <w:rsid w:val="001506F3"/>
    <w:rsid w:val="00150956"/>
    <w:rsid w:val="0015281B"/>
    <w:rsid w:val="00152E47"/>
    <w:rsid w:val="00152E75"/>
    <w:rsid w:val="0015640C"/>
    <w:rsid w:val="00156830"/>
    <w:rsid w:val="00156B71"/>
    <w:rsid w:val="00156E3E"/>
    <w:rsid w:val="00157C44"/>
    <w:rsid w:val="00161B21"/>
    <w:rsid w:val="0016317E"/>
    <w:rsid w:val="001631BD"/>
    <w:rsid w:val="0016569B"/>
    <w:rsid w:val="00165A7A"/>
    <w:rsid w:val="0016651C"/>
    <w:rsid w:val="00166989"/>
    <w:rsid w:val="00171030"/>
    <w:rsid w:val="00172CB1"/>
    <w:rsid w:val="00172D93"/>
    <w:rsid w:val="00183B9E"/>
    <w:rsid w:val="001842E9"/>
    <w:rsid w:val="0018762B"/>
    <w:rsid w:val="00190423"/>
    <w:rsid w:val="00192907"/>
    <w:rsid w:val="00192C96"/>
    <w:rsid w:val="00194527"/>
    <w:rsid w:val="00194D3E"/>
    <w:rsid w:val="00195F97"/>
    <w:rsid w:val="0019676D"/>
    <w:rsid w:val="001A3A79"/>
    <w:rsid w:val="001A6014"/>
    <w:rsid w:val="001B140E"/>
    <w:rsid w:val="001B170D"/>
    <w:rsid w:val="001B2747"/>
    <w:rsid w:val="001B4138"/>
    <w:rsid w:val="001B4D28"/>
    <w:rsid w:val="001B4E57"/>
    <w:rsid w:val="001B5607"/>
    <w:rsid w:val="001B6A75"/>
    <w:rsid w:val="001B7033"/>
    <w:rsid w:val="001B727C"/>
    <w:rsid w:val="001B7637"/>
    <w:rsid w:val="001C0F40"/>
    <w:rsid w:val="001C1ABC"/>
    <w:rsid w:val="001C71FF"/>
    <w:rsid w:val="001D0E94"/>
    <w:rsid w:val="001D22A6"/>
    <w:rsid w:val="001D27DB"/>
    <w:rsid w:val="001D2F91"/>
    <w:rsid w:val="001D4019"/>
    <w:rsid w:val="001E049E"/>
    <w:rsid w:val="001E2059"/>
    <w:rsid w:val="001E254B"/>
    <w:rsid w:val="001E5524"/>
    <w:rsid w:val="001E5949"/>
    <w:rsid w:val="001E6195"/>
    <w:rsid w:val="001E63BA"/>
    <w:rsid w:val="001F3EF8"/>
    <w:rsid w:val="001F4305"/>
    <w:rsid w:val="001F494A"/>
    <w:rsid w:val="001F4A6C"/>
    <w:rsid w:val="001F7BDD"/>
    <w:rsid w:val="001F7D30"/>
    <w:rsid w:val="00205A95"/>
    <w:rsid w:val="00205FA3"/>
    <w:rsid w:val="0020665E"/>
    <w:rsid w:val="00213857"/>
    <w:rsid w:val="00215910"/>
    <w:rsid w:val="00216F3E"/>
    <w:rsid w:val="0022175B"/>
    <w:rsid w:val="002238B8"/>
    <w:rsid w:val="00224157"/>
    <w:rsid w:val="00226731"/>
    <w:rsid w:val="00226BCB"/>
    <w:rsid w:val="00231045"/>
    <w:rsid w:val="00232473"/>
    <w:rsid w:val="00234130"/>
    <w:rsid w:val="00235788"/>
    <w:rsid w:val="00235E9A"/>
    <w:rsid w:val="002423D9"/>
    <w:rsid w:val="002432DE"/>
    <w:rsid w:val="00244569"/>
    <w:rsid w:val="00247DBB"/>
    <w:rsid w:val="00250455"/>
    <w:rsid w:val="002518D4"/>
    <w:rsid w:val="00251E24"/>
    <w:rsid w:val="00252EA9"/>
    <w:rsid w:val="00253A92"/>
    <w:rsid w:val="00253C60"/>
    <w:rsid w:val="00255403"/>
    <w:rsid w:val="002561EA"/>
    <w:rsid w:val="00257B29"/>
    <w:rsid w:val="00260827"/>
    <w:rsid w:val="002628AB"/>
    <w:rsid w:val="0026668C"/>
    <w:rsid w:val="0026686D"/>
    <w:rsid w:val="00270D25"/>
    <w:rsid w:val="00271358"/>
    <w:rsid w:val="00272A1F"/>
    <w:rsid w:val="00275FAA"/>
    <w:rsid w:val="00277D4C"/>
    <w:rsid w:val="00280813"/>
    <w:rsid w:val="00280CF7"/>
    <w:rsid w:val="002850D8"/>
    <w:rsid w:val="0028519A"/>
    <w:rsid w:val="002857E7"/>
    <w:rsid w:val="00285B06"/>
    <w:rsid w:val="00287052"/>
    <w:rsid w:val="002905DB"/>
    <w:rsid w:val="00290F47"/>
    <w:rsid w:val="00291A5D"/>
    <w:rsid w:val="00291EDE"/>
    <w:rsid w:val="00294572"/>
    <w:rsid w:val="002958E5"/>
    <w:rsid w:val="002A26DF"/>
    <w:rsid w:val="002A3027"/>
    <w:rsid w:val="002B3D67"/>
    <w:rsid w:val="002B7832"/>
    <w:rsid w:val="002C14F1"/>
    <w:rsid w:val="002C543A"/>
    <w:rsid w:val="002D3FF8"/>
    <w:rsid w:val="002D45E6"/>
    <w:rsid w:val="002D55F4"/>
    <w:rsid w:val="002E0D7A"/>
    <w:rsid w:val="002E0FF7"/>
    <w:rsid w:val="002E3DCC"/>
    <w:rsid w:val="002E3E27"/>
    <w:rsid w:val="002E50D5"/>
    <w:rsid w:val="002E527D"/>
    <w:rsid w:val="002E6059"/>
    <w:rsid w:val="002E664B"/>
    <w:rsid w:val="002F0FBB"/>
    <w:rsid w:val="002F1B70"/>
    <w:rsid w:val="002F23B2"/>
    <w:rsid w:val="002F2C34"/>
    <w:rsid w:val="002F47B3"/>
    <w:rsid w:val="002F54E0"/>
    <w:rsid w:val="002F5B02"/>
    <w:rsid w:val="002F6D08"/>
    <w:rsid w:val="002F7066"/>
    <w:rsid w:val="003017C3"/>
    <w:rsid w:val="003042A2"/>
    <w:rsid w:val="003048A0"/>
    <w:rsid w:val="0030499C"/>
    <w:rsid w:val="003062EB"/>
    <w:rsid w:val="00307FB6"/>
    <w:rsid w:val="003137C1"/>
    <w:rsid w:val="0031550A"/>
    <w:rsid w:val="003156E4"/>
    <w:rsid w:val="00316458"/>
    <w:rsid w:val="0032407E"/>
    <w:rsid w:val="003279AC"/>
    <w:rsid w:val="003311F2"/>
    <w:rsid w:val="00331430"/>
    <w:rsid w:val="003320C4"/>
    <w:rsid w:val="00333258"/>
    <w:rsid w:val="00334DF2"/>
    <w:rsid w:val="003356D0"/>
    <w:rsid w:val="00335CE1"/>
    <w:rsid w:val="003364B2"/>
    <w:rsid w:val="00337F91"/>
    <w:rsid w:val="00343B24"/>
    <w:rsid w:val="00344007"/>
    <w:rsid w:val="0034495E"/>
    <w:rsid w:val="003460F9"/>
    <w:rsid w:val="00346593"/>
    <w:rsid w:val="003506C8"/>
    <w:rsid w:val="00350ABD"/>
    <w:rsid w:val="00350D55"/>
    <w:rsid w:val="00351F98"/>
    <w:rsid w:val="00351FCF"/>
    <w:rsid w:val="00352050"/>
    <w:rsid w:val="00353024"/>
    <w:rsid w:val="003542F8"/>
    <w:rsid w:val="00357C85"/>
    <w:rsid w:val="00360293"/>
    <w:rsid w:val="00362611"/>
    <w:rsid w:val="00362D5C"/>
    <w:rsid w:val="00363A5E"/>
    <w:rsid w:val="00363C6D"/>
    <w:rsid w:val="0036403C"/>
    <w:rsid w:val="00365DE2"/>
    <w:rsid w:val="00370132"/>
    <w:rsid w:val="003718FC"/>
    <w:rsid w:val="00372B24"/>
    <w:rsid w:val="003756ED"/>
    <w:rsid w:val="00376D44"/>
    <w:rsid w:val="0037729D"/>
    <w:rsid w:val="003831B0"/>
    <w:rsid w:val="00383692"/>
    <w:rsid w:val="00384A6D"/>
    <w:rsid w:val="00387CFF"/>
    <w:rsid w:val="00391029"/>
    <w:rsid w:val="003913B4"/>
    <w:rsid w:val="00391709"/>
    <w:rsid w:val="00392E87"/>
    <w:rsid w:val="003938B5"/>
    <w:rsid w:val="00393A8B"/>
    <w:rsid w:val="00393BEB"/>
    <w:rsid w:val="0039536B"/>
    <w:rsid w:val="0039589D"/>
    <w:rsid w:val="00396962"/>
    <w:rsid w:val="003A052E"/>
    <w:rsid w:val="003A3A58"/>
    <w:rsid w:val="003A447A"/>
    <w:rsid w:val="003A5825"/>
    <w:rsid w:val="003A67B1"/>
    <w:rsid w:val="003A7CF5"/>
    <w:rsid w:val="003B2C3E"/>
    <w:rsid w:val="003B412F"/>
    <w:rsid w:val="003B59A7"/>
    <w:rsid w:val="003B5B98"/>
    <w:rsid w:val="003B7988"/>
    <w:rsid w:val="003B7F8E"/>
    <w:rsid w:val="003C15CB"/>
    <w:rsid w:val="003C1AD3"/>
    <w:rsid w:val="003C1D26"/>
    <w:rsid w:val="003C21A6"/>
    <w:rsid w:val="003C25AB"/>
    <w:rsid w:val="003C38B1"/>
    <w:rsid w:val="003C3C1A"/>
    <w:rsid w:val="003C5CDE"/>
    <w:rsid w:val="003C711E"/>
    <w:rsid w:val="003D0A84"/>
    <w:rsid w:val="003D0F85"/>
    <w:rsid w:val="003D59E9"/>
    <w:rsid w:val="003E3BC1"/>
    <w:rsid w:val="003E47C9"/>
    <w:rsid w:val="003E58C9"/>
    <w:rsid w:val="003E6508"/>
    <w:rsid w:val="003E6DD3"/>
    <w:rsid w:val="003E6F92"/>
    <w:rsid w:val="003F07A9"/>
    <w:rsid w:val="003F2236"/>
    <w:rsid w:val="003F2D18"/>
    <w:rsid w:val="003F5A65"/>
    <w:rsid w:val="003F60AC"/>
    <w:rsid w:val="003F6297"/>
    <w:rsid w:val="003F792E"/>
    <w:rsid w:val="004015F1"/>
    <w:rsid w:val="00403959"/>
    <w:rsid w:val="004054EF"/>
    <w:rsid w:val="004065D9"/>
    <w:rsid w:val="004074BE"/>
    <w:rsid w:val="004103C5"/>
    <w:rsid w:val="0041142E"/>
    <w:rsid w:val="00411C44"/>
    <w:rsid w:val="00414E3B"/>
    <w:rsid w:val="004154A8"/>
    <w:rsid w:val="00416E38"/>
    <w:rsid w:val="00417098"/>
    <w:rsid w:val="00420AC8"/>
    <w:rsid w:val="00420D31"/>
    <w:rsid w:val="00422B55"/>
    <w:rsid w:val="00422BFB"/>
    <w:rsid w:val="0042310E"/>
    <w:rsid w:val="00424BB4"/>
    <w:rsid w:val="00430005"/>
    <w:rsid w:val="00432E8E"/>
    <w:rsid w:val="00433E11"/>
    <w:rsid w:val="00435F9F"/>
    <w:rsid w:val="0043653C"/>
    <w:rsid w:val="00436ED1"/>
    <w:rsid w:val="004375BA"/>
    <w:rsid w:val="00437FB9"/>
    <w:rsid w:val="004400D9"/>
    <w:rsid w:val="00441D89"/>
    <w:rsid w:val="004435C1"/>
    <w:rsid w:val="004442E5"/>
    <w:rsid w:val="00447399"/>
    <w:rsid w:val="00447A29"/>
    <w:rsid w:val="0045043E"/>
    <w:rsid w:val="00451F41"/>
    <w:rsid w:val="00453801"/>
    <w:rsid w:val="00454E0F"/>
    <w:rsid w:val="0045722D"/>
    <w:rsid w:val="00457C5E"/>
    <w:rsid w:val="00461CB9"/>
    <w:rsid w:val="0046453E"/>
    <w:rsid w:val="0046573F"/>
    <w:rsid w:val="00470AE2"/>
    <w:rsid w:val="00470B4D"/>
    <w:rsid w:val="00471672"/>
    <w:rsid w:val="0047191D"/>
    <w:rsid w:val="00472483"/>
    <w:rsid w:val="0047405E"/>
    <w:rsid w:val="004743BD"/>
    <w:rsid w:val="004754FD"/>
    <w:rsid w:val="00476BC5"/>
    <w:rsid w:val="00477E8D"/>
    <w:rsid w:val="00481ED3"/>
    <w:rsid w:val="004820DE"/>
    <w:rsid w:val="00483DFC"/>
    <w:rsid w:val="00484974"/>
    <w:rsid w:val="00485630"/>
    <w:rsid w:val="004871D1"/>
    <w:rsid w:val="004915A3"/>
    <w:rsid w:val="0049407B"/>
    <w:rsid w:val="0049497F"/>
    <w:rsid w:val="00495136"/>
    <w:rsid w:val="00497860"/>
    <w:rsid w:val="004A01DB"/>
    <w:rsid w:val="004A073E"/>
    <w:rsid w:val="004A0849"/>
    <w:rsid w:val="004A0C4A"/>
    <w:rsid w:val="004A178B"/>
    <w:rsid w:val="004A18DD"/>
    <w:rsid w:val="004A38F9"/>
    <w:rsid w:val="004A3998"/>
    <w:rsid w:val="004A4894"/>
    <w:rsid w:val="004A5A35"/>
    <w:rsid w:val="004B2789"/>
    <w:rsid w:val="004B305C"/>
    <w:rsid w:val="004B70C3"/>
    <w:rsid w:val="004B7EC8"/>
    <w:rsid w:val="004C0E4B"/>
    <w:rsid w:val="004C227F"/>
    <w:rsid w:val="004C43DC"/>
    <w:rsid w:val="004D108F"/>
    <w:rsid w:val="004D5399"/>
    <w:rsid w:val="004D578D"/>
    <w:rsid w:val="004D6E76"/>
    <w:rsid w:val="004D6F5D"/>
    <w:rsid w:val="004E0DE5"/>
    <w:rsid w:val="004E4CA7"/>
    <w:rsid w:val="004E72E8"/>
    <w:rsid w:val="004E731D"/>
    <w:rsid w:val="004E7B73"/>
    <w:rsid w:val="004F15F0"/>
    <w:rsid w:val="004F18B4"/>
    <w:rsid w:val="004F1F83"/>
    <w:rsid w:val="004F2CBA"/>
    <w:rsid w:val="004F33FF"/>
    <w:rsid w:val="004F35DD"/>
    <w:rsid w:val="004F7AAE"/>
    <w:rsid w:val="00500EB9"/>
    <w:rsid w:val="00501D55"/>
    <w:rsid w:val="00501D65"/>
    <w:rsid w:val="00501D66"/>
    <w:rsid w:val="00504981"/>
    <w:rsid w:val="00504C91"/>
    <w:rsid w:val="005078CA"/>
    <w:rsid w:val="00510A16"/>
    <w:rsid w:val="0051255E"/>
    <w:rsid w:val="005152E6"/>
    <w:rsid w:val="00515E3C"/>
    <w:rsid w:val="00516F44"/>
    <w:rsid w:val="00520B20"/>
    <w:rsid w:val="005226C2"/>
    <w:rsid w:val="00524A76"/>
    <w:rsid w:val="005269C0"/>
    <w:rsid w:val="0052705D"/>
    <w:rsid w:val="00527509"/>
    <w:rsid w:val="005279D3"/>
    <w:rsid w:val="00527E63"/>
    <w:rsid w:val="005300FD"/>
    <w:rsid w:val="005315D9"/>
    <w:rsid w:val="00532164"/>
    <w:rsid w:val="005336AE"/>
    <w:rsid w:val="00533E82"/>
    <w:rsid w:val="00537DDF"/>
    <w:rsid w:val="005400B0"/>
    <w:rsid w:val="00542742"/>
    <w:rsid w:val="0054448B"/>
    <w:rsid w:val="0055093C"/>
    <w:rsid w:val="005524EF"/>
    <w:rsid w:val="005561F0"/>
    <w:rsid w:val="00556678"/>
    <w:rsid w:val="005568EA"/>
    <w:rsid w:val="00556A22"/>
    <w:rsid w:val="00557896"/>
    <w:rsid w:val="00560690"/>
    <w:rsid w:val="00562264"/>
    <w:rsid w:val="00563385"/>
    <w:rsid w:val="00563A7D"/>
    <w:rsid w:val="00571C8F"/>
    <w:rsid w:val="005723A5"/>
    <w:rsid w:val="005726CD"/>
    <w:rsid w:val="00572C7A"/>
    <w:rsid w:val="00572DFA"/>
    <w:rsid w:val="0057602A"/>
    <w:rsid w:val="0057635C"/>
    <w:rsid w:val="005768DB"/>
    <w:rsid w:val="00576FFC"/>
    <w:rsid w:val="0057764A"/>
    <w:rsid w:val="00577B66"/>
    <w:rsid w:val="0058258E"/>
    <w:rsid w:val="00582C65"/>
    <w:rsid w:val="005845DE"/>
    <w:rsid w:val="00584C53"/>
    <w:rsid w:val="00585FA8"/>
    <w:rsid w:val="00585FDA"/>
    <w:rsid w:val="0059014E"/>
    <w:rsid w:val="00591C8F"/>
    <w:rsid w:val="005939E1"/>
    <w:rsid w:val="00594E8E"/>
    <w:rsid w:val="00595514"/>
    <w:rsid w:val="0059784E"/>
    <w:rsid w:val="00597A3F"/>
    <w:rsid w:val="005A0DBA"/>
    <w:rsid w:val="005A23C1"/>
    <w:rsid w:val="005B0495"/>
    <w:rsid w:val="005B1AE0"/>
    <w:rsid w:val="005B2FA6"/>
    <w:rsid w:val="005B5899"/>
    <w:rsid w:val="005C169D"/>
    <w:rsid w:val="005C2343"/>
    <w:rsid w:val="005C3976"/>
    <w:rsid w:val="005C53F2"/>
    <w:rsid w:val="005C6E1D"/>
    <w:rsid w:val="005D19F9"/>
    <w:rsid w:val="005D1FAD"/>
    <w:rsid w:val="005D2CAE"/>
    <w:rsid w:val="005D4EE5"/>
    <w:rsid w:val="005D4FF6"/>
    <w:rsid w:val="005E25A0"/>
    <w:rsid w:val="005E6FBE"/>
    <w:rsid w:val="005F08BE"/>
    <w:rsid w:val="005F13F9"/>
    <w:rsid w:val="005F1B06"/>
    <w:rsid w:val="005F2581"/>
    <w:rsid w:val="005F46F9"/>
    <w:rsid w:val="005F50D5"/>
    <w:rsid w:val="005F5116"/>
    <w:rsid w:val="005F6C90"/>
    <w:rsid w:val="006008DC"/>
    <w:rsid w:val="00601F17"/>
    <w:rsid w:val="00602C7F"/>
    <w:rsid w:val="006030F4"/>
    <w:rsid w:val="00605961"/>
    <w:rsid w:val="00605B6B"/>
    <w:rsid w:val="00606874"/>
    <w:rsid w:val="006076B9"/>
    <w:rsid w:val="00607B57"/>
    <w:rsid w:val="0061132C"/>
    <w:rsid w:val="006123AB"/>
    <w:rsid w:val="006147B2"/>
    <w:rsid w:val="006155E1"/>
    <w:rsid w:val="00615B22"/>
    <w:rsid w:val="00621CB1"/>
    <w:rsid w:val="00625336"/>
    <w:rsid w:val="00625B77"/>
    <w:rsid w:val="00626CDD"/>
    <w:rsid w:val="006274EF"/>
    <w:rsid w:val="00627765"/>
    <w:rsid w:val="006316E5"/>
    <w:rsid w:val="00632710"/>
    <w:rsid w:val="006402EA"/>
    <w:rsid w:val="00643B51"/>
    <w:rsid w:val="00643F17"/>
    <w:rsid w:val="00644BCF"/>
    <w:rsid w:val="006476A0"/>
    <w:rsid w:val="00650190"/>
    <w:rsid w:val="00652D1B"/>
    <w:rsid w:val="00653191"/>
    <w:rsid w:val="00657334"/>
    <w:rsid w:val="006576D8"/>
    <w:rsid w:val="006578E1"/>
    <w:rsid w:val="00657D36"/>
    <w:rsid w:val="00661A5A"/>
    <w:rsid w:val="00661BF4"/>
    <w:rsid w:val="00663A27"/>
    <w:rsid w:val="00664454"/>
    <w:rsid w:val="00665435"/>
    <w:rsid w:val="00665F86"/>
    <w:rsid w:val="0067179B"/>
    <w:rsid w:val="006730BC"/>
    <w:rsid w:val="006741EE"/>
    <w:rsid w:val="00676137"/>
    <w:rsid w:val="0067699D"/>
    <w:rsid w:val="00682A26"/>
    <w:rsid w:val="006838F2"/>
    <w:rsid w:val="00683D00"/>
    <w:rsid w:val="0068404E"/>
    <w:rsid w:val="006855C3"/>
    <w:rsid w:val="00686317"/>
    <w:rsid w:val="00687FAA"/>
    <w:rsid w:val="006915B8"/>
    <w:rsid w:val="006928B3"/>
    <w:rsid w:val="00693569"/>
    <w:rsid w:val="0069388F"/>
    <w:rsid w:val="00694BB7"/>
    <w:rsid w:val="006950F7"/>
    <w:rsid w:val="006979BD"/>
    <w:rsid w:val="00697EE9"/>
    <w:rsid w:val="006A10C3"/>
    <w:rsid w:val="006A19B6"/>
    <w:rsid w:val="006A2B01"/>
    <w:rsid w:val="006A5A45"/>
    <w:rsid w:val="006A64F8"/>
    <w:rsid w:val="006A68E7"/>
    <w:rsid w:val="006A7658"/>
    <w:rsid w:val="006A7A6C"/>
    <w:rsid w:val="006A7BEA"/>
    <w:rsid w:val="006B0142"/>
    <w:rsid w:val="006B067B"/>
    <w:rsid w:val="006B0DF4"/>
    <w:rsid w:val="006B1BE9"/>
    <w:rsid w:val="006B3F30"/>
    <w:rsid w:val="006B4F0B"/>
    <w:rsid w:val="006B4FAB"/>
    <w:rsid w:val="006B62EB"/>
    <w:rsid w:val="006B6362"/>
    <w:rsid w:val="006C0142"/>
    <w:rsid w:val="006C1797"/>
    <w:rsid w:val="006C4CC3"/>
    <w:rsid w:val="006C4D79"/>
    <w:rsid w:val="006C5A87"/>
    <w:rsid w:val="006C5D2E"/>
    <w:rsid w:val="006C7E5D"/>
    <w:rsid w:val="006D0A63"/>
    <w:rsid w:val="006D0F82"/>
    <w:rsid w:val="006D1FE1"/>
    <w:rsid w:val="006D2181"/>
    <w:rsid w:val="006D26BD"/>
    <w:rsid w:val="006D2E3C"/>
    <w:rsid w:val="006D4ADD"/>
    <w:rsid w:val="006D5E03"/>
    <w:rsid w:val="006E0956"/>
    <w:rsid w:val="006E216A"/>
    <w:rsid w:val="006E5F8D"/>
    <w:rsid w:val="006E6F27"/>
    <w:rsid w:val="006E7666"/>
    <w:rsid w:val="006F060B"/>
    <w:rsid w:val="00701A6D"/>
    <w:rsid w:val="00703F38"/>
    <w:rsid w:val="00704188"/>
    <w:rsid w:val="00707E6F"/>
    <w:rsid w:val="0071045B"/>
    <w:rsid w:val="007104B3"/>
    <w:rsid w:val="00711DB7"/>
    <w:rsid w:val="00713BA4"/>
    <w:rsid w:val="0071409A"/>
    <w:rsid w:val="0071568A"/>
    <w:rsid w:val="00717CE8"/>
    <w:rsid w:val="00723AD4"/>
    <w:rsid w:val="00725FE5"/>
    <w:rsid w:val="00726253"/>
    <w:rsid w:val="00727F8A"/>
    <w:rsid w:val="0073267B"/>
    <w:rsid w:val="007326BB"/>
    <w:rsid w:val="00735855"/>
    <w:rsid w:val="00741649"/>
    <w:rsid w:val="00743D43"/>
    <w:rsid w:val="00743DD9"/>
    <w:rsid w:val="00746124"/>
    <w:rsid w:val="0074792E"/>
    <w:rsid w:val="00750656"/>
    <w:rsid w:val="00750E88"/>
    <w:rsid w:val="007523DA"/>
    <w:rsid w:val="007531FE"/>
    <w:rsid w:val="00754C8B"/>
    <w:rsid w:val="0075571E"/>
    <w:rsid w:val="007617CE"/>
    <w:rsid w:val="00762995"/>
    <w:rsid w:val="007631F4"/>
    <w:rsid w:val="00763F57"/>
    <w:rsid w:val="007640E0"/>
    <w:rsid w:val="0076438A"/>
    <w:rsid w:val="00766384"/>
    <w:rsid w:val="00767D77"/>
    <w:rsid w:val="0077249B"/>
    <w:rsid w:val="00772FEC"/>
    <w:rsid w:val="007746AB"/>
    <w:rsid w:val="00774C9E"/>
    <w:rsid w:val="0077698E"/>
    <w:rsid w:val="00776E91"/>
    <w:rsid w:val="00784171"/>
    <w:rsid w:val="007849FE"/>
    <w:rsid w:val="0078575A"/>
    <w:rsid w:val="00785FCE"/>
    <w:rsid w:val="0078748F"/>
    <w:rsid w:val="0079062F"/>
    <w:rsid w:val="0079216E"/>
    <w:rsid w:val="00792BB1"/>
    <w:rsid w:val="00792D0D"/>
    <w:rsid w:val="00792FAD"/>
    <w:rsid w:val="00793599"/>
    <w:rsid w:val="00793908"/>
    <w:rsid w:val="00795FE4"/>
    <w:rsid w:val="007975CE"/>
    <w:rsid w:val="007976A7"/>
    <w:rsid w:val="007A0843"/>
    <w:rsid w:val="007A1BAE"/>
    <w:rsid w:val="007A412B"/>
    <w:rsid w:val="007A4C6B"/>
    <w:rsid w:val="007A5614"/>
    <w:rsid w:val="007A5E5B"/>
    <w:rsid w:val="007A5FB5"/>
    <w:rsid w:val="007A670F"/>
    <w:rsid w:val="007A7182"/>
    <w:rsid w:val="007B0E85"/>
    <w:rsid w:val="007B27D9"/>
    <w:rsid w:val="007B560D"/>
    <w:rsid w:val="007B61D1"/>
    <w:rsid w:val="007B7524"/>
    <w:rsid w:val="007B761A"/>
    <w:rsid w:val="007C3E56"/>
    <w:rsid w:val="007C540E"/>
    <w:rsid w:val="007D0789"/>
    <w:rsid w:val="007D23FE"/>
    <w:rsid w:val="007D25E6"/>
    <w:rsid w:val="007D4AA6"/>
    <w:rsid w:val="007D5CEA"/>
    <w:rsid w:val="007D6A2B"/>
    <w:rsid w:val="007D71D9"/>
    <w:rsid w:val="007D79C5"/>
    <w:rsid w:val="007D7B79"/>
    <w:rsid w:val="007E2C7B"/>
    <w:rsid w:val="007E36F6"/>
    <w:rsid w:val="007E4C73"/>
    <w:rsid w:val="007E5859"/>
    <w:rsid w:val="007F0484"/>
    <w:rsid w:val="007F146F"/>
    <w:rsid w:val="007F18E3"/>
    <w:rsid w:val="007F4E29"/>
    <w:rsid w:val="007F6AEA"/>
    <w:rsid w:val="00801776"/>
    <w:rsid w:val="00801E4F"/>
    <w:rsid w:val="0080387A"/>
    <w:rsid w:val="00803DF8"/>
    <w:rsid w:val="00804097"/>
    <w:rsid w:val="00805533"/>
    <w:rsid w:val="0080567D"/>
    <w:rsid w:val="00807429"/>
    <w:rsid w:val="0080779D"/>
    <w:rsid w:val="0081323F"/>
    <w:rsid w:val="00813D9A"/>
    <w:rsid w:val="008222B2"/>
    <w:rsid w:val="00822EE2"/>
    <w:rsid w:val="008234D6"/>
    <w:rsid w:val="00826025"/>
    <w:rsid w:val="008267BB"/>
    <w:rsid w:val="00827160"/>
    <w:rsid w:val="00827D77"/>
    <w:rsid w:val="00830195"/>
    <w:rsid w:val="00830978"/>
    <w:rsid w:val="008330BB"/>
    <w:rsid w:val="00834E01"/>
    <w:rsid w:val="00834E91"/>
    <w:rsid w:val="008354DE"/>
    <w:rsid w:val="008368EE"/>
    <w:rsid w:val="00841E7C"/>
    <w:rsid w:val="00842862"/>
    <w:rsid w:val="00843259"/>
    <w:rsid w:val="00843AA8"/>
    <w:rsid w:val="00844386"/>
    <w:rsid w:val="00846825"/>
    <w:rsid w:val="00851817"/>
    <w:rsid w:val="008567CC"/>
    <w:rsid w:val="00861863"/>
    <w:rsid w:val="00862091"/>
    <w:rsid w:val="008621F8"/>
    <w:rsid w:val="00862F72"/>
    <w:rsid w:val="008634FC"/>
    <w:rsid w:val="00867E66"/>
    <w:rsid w:val="0087511C"/>
    <w:rsid w:val="00880141"/>
    <w:rsid w:val="00880569"/>
    <w:rsid w:val="008829D2"/>
    <w:rsid w:val="00884B18"/>
    <w:rsid w:val="00887BE0"/>
    <w:rsid w:val="00890592"/>
    <w:rsid w:val="008906AB"/>
    <w:rsid w:val="00891634"/>
    <w:rsid w:val="0089229D"/>
    <w:rsid w:val="00894473"/>
    <w:rsid w:val="00895C48"/>
    <w:rsid w:val="008A1534"/>
    <w:rsid w:val="008A5218"/>
    <w:rsid w:val="008A6202"/>
    <w:rsid w:val="008A75AF"/>
    <w:rsid w:val="008A75E4"/>
    <w:rsid w:val="008B15B9"/>
    <w:rsid w:val="008B2563"/>
    <w:rsid w:val="008B26DF"/>
    <w:rsid w:val="008B3BE0"/>
    <w:rsid w:val="008B585B"/>
    <w:rsid w:val="008B6166"/>
    <w:rsid w:val="008B6DBB"/>
    <w:rsid w:val="008C067E"/>
    <w:rsid w:val="008C2916"/>
    <w:rsid w:val="008C4507"/>
    <w:rsid w:val="008C486A"/>
    <w:rsid w:val="008C5A9C"/>
    <w:rsid w:val="008D1A52"/>
    <w:rsid w:val="008D231C"/>
    <w:rsid w:val="008D4ED8"/>
    <w:rsid w:val="008D54D6"/>
    <w:rsid w:val="008D5D2C"/>
    <w:rsid w:val="008D5E6B"/>
    <w:rsid w:val="008D7C79"/>
    <w:rsid w:val="008E0830"/>
    <w:rsid w:val="008E1C5C"/>
    <w:rsid w:val="008E2075"/>
    <w:rsid w:val="008E2B99"/>
    <w:rsid w:val="008E2D49"/>
    <w:rsid w:val="008E30AA"/>
    <w:rsid w:val="008E55D9"/>
    <w:rsid w:val="008E6D04"/>
    <w:rsid w:val="008E7ABA"/>
    <w:rsid w:val="008E7DB2"/>
    <w:rsid w:val="008F1C64"/>
    <w:rsid w:val="008F1E81"/>
    <w:rsid w:val="008F3BAF"/>
    <w:rsid w:val="008F58F2"/>
    <w:rsid w:val="008F7329"/>
    <w:rsid w:val="008F7BD8"/>
    <w:rsid w:val="00903987"/>
    <w:rsid w:val="00905CCA"/>
    <w:rsid w:val="00907D5A"/>
    <w:rsid w:val="00911AA6"/>
    <w:rsid w:val="00913F8F"/>
    <w:rsid w:val="00914EE7"/>
    <w:rsid w:val="0091570C"/>
    <w:rsid w:val="0091648A"/>
    <w:rsid w:val="00920D38"/>
    <w:rsid w:val="009222EC"/>
    <w:rsid w:val="00923950"/>
    <w:rsid w:val="00924748"/>
    <w:rsid w:val="009249C0"/>
    <w:rsid w:val="00924D34"/>
    <w:rsid w:val="009250A9"/>
    <w:rsid w:val="00925138"/>
    <w:rsid w:val="0092586A"/>
    <w:rsid w:val="009305D9"/>
    <w:rsid w:val="0093215D"/>
    <w:rsid w:val="009327EA"/>
    <w:rsid w:val="00933DD8"/>
    <w:rsid w:val="00934C7D"/>
    <w:rsid w:val="00940375"/>
    <w:rsid w:val="00942466"/>
    <w:rsid w:val="0094600A"/>
    <w:rsid w:val="00946595"/>
    <w:rsid w:val="00951C09"/>
    <w:rsid w:val="0095465E"/>
    <w:rsid w:val="00954701"/>
    <w:rsid w:val="0095474A"/>
    <w:rsid w:val="00954B2C"/>
    <w:rsid w:val="00955D34"/>
    <w:rsid w:val="00962369"/>
    <w:rsid w:val="00966B74"/>
    <w:rsid w:val="0096770D"/>
    <w:rsid w:val="00967CD0"/>
    <w:rsid w:val="00972A74"/>
    <w:rsid w:val="00973401"/>
    <w:rsid w:val="009738F9"/>
    <w:rsid w:val="00975CB0"/>
    <w:rsid w:val="00981D30"/>
    <w:rsid w:val="00984A83"/>
    <w:rsid w:val="00986651"/>
    <w:rsid w:val="00987E27"/>
    <w:rsid w:val="00993D95"/>
    <w:rsid w:val="0099470C"/>
    <w:rsid w:val="00995486"/>
    <w:rsid w:val="00996EE3"/>
    <w:rsid w:val="009A0E8C"/>
    <w:rsid w:val="009A1118"/>
    <w:rsid w:val="009A374A"/>
    <w:rsid w:val="009A3785"/>
    <w:rsid w:val="009A79DE"/>
    <w:rsid w:val="009B0427"/>
    <w:rsid w:val="009B1315"/>
    <w:rsid w:val="009B2E34"/>
    <w:rsid w:val="009B3DDF"/>
    <w:rsid w:val="009B6FD5"/>
    <w:rsid w:val="009B7035"/>
    <w:rsid w:val="009C0182"/>
    <w:rsid w:val="009C12CE"/>
    <w:rsid w:val="009C21B0"/>
    <w:rsid w:val="009C3881"/>
    <w:rsid w:val="009C5834"/>
    <w:rsid w:val="009C6706"/>
    <w:rsid w:val="009C6C4A"/>
    <w:rsid w:val="009C756D"/>
    <w:rsid w:val="009D02E7"/>
    <w:rsid w:val="009D2DFF"/>
    <w:rsid w:val="009D3491"/>
    <w:rsid w:val="009D5025"/>
    <w:rsid w:val="009D6B09"/>
    <w:rsid w:val="009D72DE"/>
    <w:rsid w:val="009E0001"/>
    <w:rsid w:val="009E2963"/>
    <w:rsid w:val="009E42AB"/>
    <w:rsid w:val="009E4F4F"/>
    <w:rsid w:val="009E5F62"/>
    <w:rsid w:val="009E6209"/>
    <w:rsid w:val="009E67D7"/>
    <w:rsid w:val="009E7CDE"/>
    <w:rsid w:val="009F0150"/>
    <w:rsid w:val="009F2374"/>
    <w:rsid w:val="009F4482"/>
    <w:rsid w:val="009F6C35"/>
    <w:rsid w:val="00A01697"/>
    <w:rsid w:val="00A01A36"/>
    <w:rsid w:val="00A07308"/>
    <w:rsid w:val="00A20544"/>
    <w:rsid w:val="00A2198A"/>
    <w:rsid w:val="00A221F6"/>
    <w:rsid w:val="00A22B15"/>
    <w:rsid w:val="00A22B1C"/>
    <w:rsid w:val="00A23D00"/>
    <w:rsid w:val="00A25689"/>
    <w:rsid w:val="00A261FA"/>
    <w:rsid w:val="00A26F46"/>
    <w:rsid w:val="00A32C51"/>
    <w:rsid w:val="00A330E5"/>
    <w:rsid w:val="00A336F5"/>
    <w:rsid w:val="00A34988"/>
    <w:rsid w:val="00A35005"/>
    <w:rsid w:val="00A35E84"/>
    <w:rsid w:val="00A40404"/>
    <w:rsid w:val="00A40DBE"/>
    <w:rsid w:val="00A411DD"/>
    <w:rsid w:val="00A41ED9"/>
    <w:rsid w:val="00A42693"/>
    <w:rsid w:val="00A44428"/>
    <w:rsid w:val="00A46CA6"/>
    <w:rsid w:val="00A477A2"/>
    <w:rsid w:val="00A5197E"/>
    <w:rsid w:val="00A531E5"/>
    <w:rsid w:val="00A542C5"/>
    <w:rsid w:val="00A54461"/>
    <w:rsid w:val="00A573F7"/>
    <w:rsid w:val="00A63B84"/>
    <w:rsid w:val="00A646D1"/>
    <w:rsid w:val="00A657A4"/>
    <w:rsid w:val="00A66603"/>
    <w:rsid w:val="00A76B9B"/>
    <w:rsid w:val="00A77701"/>
    <w:rsid w:val="00A77945"/>
    <w:rsid w:val="00A8119C"/>
    <w:rsid w:val="00A83D14"/>
    <w:rsid w:val="00A85248"/>
    <w:rsid w:val="00A91B65"/>
    <w:rsid w:val="00A91DA3"/>
    <w:rsid w:val="00A928D4"/>
    <w:rsid w:val="00A93773"/>
    <w:rsid w:val="00A93E45"/>
    <w:rsid w:val="00A941DC"/>
    <w:rsid w:val="00A96980"/>
    <w:rsid w:val="00A971DD"/>
    <w:rsid w:val="00A976BF"/>
    <w:rsid w:val="00A977E2"/>
    <w:rsid w:val="00A97E78"/>
    <w:rsid w:val="00AA02AC"/>
    <w:rsid w:val="00AA1AD6"/>
    <w:rsid w:val="00AA2484"/>
    <w:rsid w:val="00AA2F61"/>
    <w:rsid w:val="00AA3A47"/>
    <w:rsid w:val="00AA5434"/>
    <w:rsid w:val="00AA778F"/>
    <w:rsid w:val="00AB1329"/>
    <w:rsid w:val="00AB26DB"/>
    <w:rsid w:val="00AB32B6"/>
    <w:rsid w:val="00AB5ED5"/>
    <w:rsid w:val="00AB7FA0"/>
    <w:rsid w:val="00AC0A0E"/>
    <w:rsid w:val="00AC183E"/>
    <w:rsid w:val="00AC38AD"/>
    <w:rsid w:val="00AC39A6"/>
    <w:rsid w:val="00AC3CC1"/>
    <w:rsid w:val="00AC4426"/>
    <w:rsid w:val="00AC46E2"/>
    <w:rsid w:val="00AC5773"/>
    <w:rsid w:val="00AC67A8"/>
    <w:rsid w:val="00AD1DBA"/>
    <w:rsid w:val="00AD3A1C"/>
    <w:rsid w:val="00AD5660"/>
    <w:rsid w:val="00AD769E"/>
    <w:rsid w:val="00AE417C"/>
    <w:rsid w:val="00AE5FD4"/>
    <w:rsid w:val="00AE711A"/>
    <w:rsid w:val="00AE7154"/>
    <w:rsid w:val="00AF2252"/>
    <w:rsid w:val="00AF2F89"/>
    <w:rsid w:val="00AF3500"/>
    <w:rsid w:val="00AF5ED5"/>
    <w:rsid w:val="00AF678E"/>
    <w:rsid w:val="00AF74CA"/>
    <w:rsid w:val="00B00E2D"/>
    <w:rsid w:val="00B034B4"/>
    <w:rsid w:val="00B068C9"/>
    <w:rsid w:val="00B072E0"/>
    <w:rsid w:val="00B07454"/>
    <w:rsid w:val="00B10CFA"/>
    <w:rsid w:val="00B15750"/>
    <w:rsid w:val="00B16820"/>
    <w:rsid w:val="00B173AA"/>
    <w:rsid w:val="00B20581"/>
    <w:rsid w:val="00B2068C"/>
    <w:rsid w:val="00B20D4D"/>
    <w:rsid w:val="00B20E4F"/>
    <w:rsid w:val="00B21094"/>
    <w:rsid w:val="00B25D94"/>
    <w:rsid w:val="00B31057"/>
    <w:rsid w:val="00B31C75"/>
    <w:rsid w:val="00B327A9"/>
    <w:rsid w:val="00B376B1"/>
    <w:rsid w:val="00B378FD"/>
    <w:rsid w:val="00B42F40"/>
    <w:rsid w:val="00B4306B"/>
    <w:rsid w:val="00B5691B"/>
    <w:rsid w:val="00B61362"/>
    <w:rsid w:val="00B635FD"/>
    <w:rsid w:val="00B64C48"/>
    <w:rsid w:val="00B6509E"/>
    <w:rsid w:val="00B653BA"/>
    <w:rsid w:val="00B66C6B"/>
    <w:rsid w:val="00B66CCD"/>
    <w:rsid w:val="00B67537"/>
    <w:rsid w:val="00B6758E"/>
    <w:rsid w:val="00B71BD8"/>
    <w:rsid w:val="00B73582"/>
    <w:rsid w:val="00B744EF"/>
    <w:rsid w:val="00B75D19"/>
    <w:rsid w:val="00B8180D"/>
    <w:rsid w:val="00B82601"/>
    <w:rsid w:val="00B83A96"/>
    <w:rsid w:val="00B841A5"/>
    <w:rsid w:val="00B868C7"/>
    <w:rsid w:val="00B87F2E"/>
    <w:rsid w:val="00B9160B"/>
    <w:rsid w:val="00B92B7D"/>
    <w:rsid w:val="00B9319D"/>
    <w:rsid w:val="00B94D83"/>
    <w:rsid w:val="00B95129"/>
    <w:rsid w:val="00B957C2"/>
    <w:rsid w:val="00B97964"/>
    <w:rsid w:val="00B97E3B"/>
    <w:rsid w:val="00BA1205"/>
    <w:rsid w:val="00BA34CC"/>
    <w:rsid w:val="00BA38CB"/>
    <w:rsid w:val="00BA40C0"/>
    <w:rsid w:val="00BA4D30"/>
    <w:rsid w:val="00BA6071"/>
    <w:rsid w:val="00BA6613"/>
    <w:rsid w:val="00BA7F00"/>
    <w:rsid w:val="00BB2BF0"/>
    <w:rsid w:val="00BB343D"/>
    <w:rsid w:val="00BB5107"/>
    <w:rsid w:val="00BC3A82"/>
    <w:rsid w:val="00BC6DB8"/>
    <w:rsid w:val="00BD1BB2"/>
    <w:rsid w:val="00BD3B01"/>
    <w:rsid w:val="00BD473C"/>
    <w:rsid w:val="00BE031D"/>
    <w:rsid w:val="00BE183B"/>
    <w:rsid w:val="00BE320B"/>
    <w:rsid w:val="00BE4545"/>
    <w:rsid w:val="00BE49F3"/>
    <w:rsid w:val="00BE4B32"/>
    <w:rsid w:val="00BF03F8"/>
    <w:rsid w:val="00BF1F01"/>
    <w:rsid w:val="00BF2B68"/>
    <w:rsid w:val="00BF4CB8"/>
    <w:rsid w:val="00BF6334"/>
    <w:rsid w:val="00BF6BAC"/>
    <w:rsid w:val="00BF780D"/>
    <w:rsid w:val="00BF7BA2"/>
    <w:rsid w:val="00BF7D0E"/>
    <w:rsid w:val="00C00BAE"/>
    <w:rsid w:val="00C02764"/>
    <w:rsid w:val="00C04F3C"/>
    <w:rsid w:val="00C05E09"/>
    <w:rsid w:val="00C06156"/>
    <w:rsid w:val="00C069D8"/>
    <w:rsid w:val="00C06DEE"/>
    <w:rsid w:val="00C072D2"/>
    <w:rsid w:val="00C10312"/>
    <w:rsid w:val="00C13735"/>
    <w:rsid w:val="00C1482E"/>
    <w:rsid w:val="00C1676E"/>
    <w:rsid w:val="00C176DE"/>
    <w:rsid w:val="00C178DF"/>
    <w:rsid w:val="00C21224"/>
    <w:rsid w:val="00C224BC"/>
    <w:rsid w:val="00C2254B"/>
    <w:rsid w:val="00C241AD"/>
    <w:rsid w:val="00C2694C"/>
    <w:rsid w:val="00C26BF4"/>
    <w:rsid w:val="00C27F87"/>
    <w:rsid w:val="00C340DC"/>
    <w:rsid w:val="00C34136"/>
    <w:rsid w:val="00C34AF5"/>
    <w:rsid w:val="00C3540F"/>
    <w:rsid w:val="00C36A59"/>
    <w:rsid w:val="00C37403"/>
    <w:rsid w:val="00C418A4"/>
    <w:rsid w:val="00C41A7C"/>
    <w:rsid w:val="00C41F34"/>
    <w:rsid w:val="00C41FC1"/>
    <w:rsid w:val="00C43871"/>
    <w:rsid w:val="00C439F3"/>
    <w:rsid w:val="00C475DB"/>
    <w:rsid w:val="00C51243"/>
    <w:rsid w:val="00C517CC"/>
    <w:rsid w:val="00C52676"/>
    <w:rsid w:val="00C55936"/>
    <w:rsid w:val="00C564EE"/>
    <w:rsid w:val="00C57CA3"/>
    <w:rsid w:val="00C605E3"/>
    <w:rsid w:val="00C61050"/>
    <w:rsid w:val="00C6165A"/>
    <w:rsid w:val="00C62F11"/>
    <w:rsid w:val="00C636DF"/>
    <w:rsid w:val="00C653B4"/>
    <w:rsid w:val="00C677B2"/>
    <w:rsid w:val="00C704EB"/>
    <w:rsid w:val="00C706B3"/>
    <w:rsid w:val="00C71609"/>
    <w:rsid w:val="00C735B3"/>
    <w:rsid w:val="00C762AC"/>
    <w:rsid w:val="00C80028"/>
    <w:rsid w:val="00C802D6"/>
    <w:rsid w:val="00C81282"/>
    <w:rsid w:val="00C83F15"/>
    <w:rsid w:val="00C83F5E"/>
    <w:rsid w:val="00C849D6"/>
    <w:rsid w:val="00C84A81"/>
    <w:rsid w:val="00C858AC"/>
    <w:rsid w:val="00C85D03"/>
    <w:rsid w:val="00C86B9E"/>
    <w:rsid w:val="00C91A40"/>
    <w:rsid w:val="00C92164"/>
    <w:rsid w:val="00C92F9E"/>
    <w:rsid w:val="00C93D05"/>
    <w:rsid w:val="00C93D72"/>
    <w:rsid w:val="00C979F5"/>
    <w:rsid w:val="00CA0D5F"/>
    <w:rsid w:val="00CA3A73"/>
    <w:rsid w:val="00CA3DE1"/>
    <w:rsid w:val="00CA4F74"/>
    <w:rsid w:val="00CB082E"/>
    <w:rsid w:val="00CB265F"/>
    <w:rsid w:val="00CB5AA3"/>
    <w:rsid w:val="00CB71A1"/>
    <w:rsid w:val="00CB72D6"/>
    <w:rsid w:val="00CB7FA2"/>
    <w:rsid w:val="00CC04AB"/>
    <w:rsid w:val="00CC0557"/>
    <w:rsid w:val="00CC0F6D"/>
    <w:rsid w:val="00CC5040"/>
    <w:rsid w:val="00CC572F"/>
    <w:rsid w:val="00CC792B"/>
    <w:rsid w:val="00CC7CF9"/>
    <w:rsid w:val="00CD2449"/>
    <w:rsid w:val="00CD3865"/>
    <w:rsid w:val="00CD48B0"/>
    <w:rsid w:val="00CD5159"/>
    <w:rsid w:val="00CD59DC"/>
    <w:rsid w:val="00CD69E3"/>
    <w:rsid w:val="00CD7357"/>
    <w:rsid w:val="00CD7FB0"/>
    <w:rsid w:val="00CE5387"/>
    <w:rsid w:val="00CE61AB"/>
    <w:rsid w:val="00CF1E53"/>
    <w:rsid w:val="00CF3740"/>
    <w:rsid w:val="00CF6496"/>
    <w:rsid w:val="00D00F08"/>
    <w:rsid w:val="00D0342C"/>
    <w:rsid w:val="00D03F63"/>
    <w:rsid w:val="00D052CF"/>
    <w:rsid w:val="00D100A1"/>
    <w:rsid w:val="00D1135B"/>
    <w:rsid w:val="00D116BD"/>
    <w:rsid w:val="00D129FB"/>
    <w:rsid w:val="00D13227"/>
    <w:rsid w:val="00D13434"/>
    <w:rsid w:val="00D13BDB"/>
    <w:rsid w:val="00D16646"/>
    <w:rsid w:val="00D176AB"/>
    <w:rsid w:val="00D20558"/>
    <w:rsid w:val="00D207D6"/>
    <w:rsid w:val="00D20A40"/>
    <w:rsid w:val="00D22375"/>
    <w:rsid w:val="00D232F8"/>
    <w:rsid w:val="00D233CF"/>
    <w:rsid w:val="00D23AA0"/>
    <w:rsid w:val="00D23DA4"/>
    <w:rsid w:val="00D23EB6"/>
    <w:rsid w:val="00D2519F"/>
    <w:rsid w:val="00D259C1"/>
    <w:rsid w:val="00D25F7C"/>
    <w:rsid w:val="00D269C2"/>
    <w:rsid w:val="00D33806"/>
    <w:rsid w:val="00D3522A"/>
    <w:rsid w:val="00D36C86"/>
    <w:rsid w:val="00D41B01"/>
    <w:rsid w:val="00D432F6"/>
    <w:rsid w:val="00D437BA"/>
    <w:rsid w:val="00D43867"/>
    <w:rsid w:val="00D43B74"/>
    <w:rsid w:val="00D44A5A"/>
    <w:rsid w:val="00D461C8"/>
    <w:rsid w:val="00D46F20"/>
    <w:rsid w:val="00D50F8B"/>
    <w:rsid w:val="00D537AE"/>
    <w:rsid w:val="00D53D8A"/>
    <w:rsid w:val="00D54467"/>
    <w:rsid w:val="00D55674"/>
    <w:rsid w:val="00D56A82"/>
    <w:rsid w:val="00D5754C"/>
    <w:rsid w:val="00D57C80"/>
    <w:rsid w:val="00D57E56"/>
    <w:rsid w:val="00D61A94"/>
    <w:rsid w:val="00D643DC"/>
    <w:rsid w:val="00D66564"/>
    <w:rsid w:val="00D66581"/>
    <w:rsid w:val="00D70DE2"/>
    <w:rsid w:val="00D70FC5"/>
    <w:rsid w:val="00D717A8"/>
    <w:rsid w:val="00D8040A"/>
    <w:rsid w:val="00D813A9"/>
    <w:rsid w:val="00D81473"/>
    <w:rsid w:val="00D8242E"/>
    <w:rsid w:val="00D8283B"/>
    <w:rsid w:val="00D849A7"/>
    <w:rsid w:val="00D86533"/>
    <w:rsid w:val="00D86AFE"/>
    <w:rsid w:val="00D91393"/>
    <w:rsid w:val="00D9148D"/>
    <w:rsid w:val="00D937A9"/>
    <w:rsid w:val="00D95D54"/>
    <w:rsid w:val="00DA0B89"/>
    <w:rsid w:val="00DA1122"/>
    <w:rsid w:val="00DA3519"/>
    <w:rsid w:val="00DA3AF4"/>
    <w:rsid w:val="00DA5696"/>
    <w:rsid w:val="00DA64C0"/>
    <w:rsid w:val="00DB004E"/>
    <w:rsid w:val="00DB1740"/>
    <w:rsid w:val="00DB27CD"/>
    <w:rsid w:val="00DB2924"/>
    <w:rsid w:val="00DB4B0C"/>
    <w:rsid w:val="00DB5D91"/>
    <w:rsid w:val="00DC349A"/>
    <w:rsid w:val="00DC3638"/>
    <w:rsid w:val="00DC3E55"/>
    <w:rsid w:val="00DC48C7"/>
    <w:rsid w:val="00DC5080"/>
    <w:rsid w:val="00DC5D28"/>
    <w:rsid w:val="00DC7236"/>
    <w:rsid w:val="00DC73C5"/>
    <w:rsid w:val="00DD27E8"/>
    <w:rsid w:val="00DD4644"/>
    <w:rsid w:val="00DD4715"/>
    <w:rsid w:val="00DD4F2C"/>
    <w:rsid w:val="00DD5147"/>
    <w:rsid w:val="00DD5BEA"/>
    <w:rsid w:val="00DD68BB"/>
    <w:rsid w:val="00DD7014"/>
    <w:rsid w:val="00DE13AE"/>
    <w:rsid w:val="00DE17CA"/>
    <w:rsid w:val="00DE293A"/>
    <w:rsid w:val="00DE42E9"/>
    <w:rsid w:val="00DE4E9B"/>
    <w:rsid w:val="00DE6F7F"/>
    <w:rsid w:val="00DE75AC"/>
    <w:rsid w:val="00DF09E0"/>
    <w:rsid w:val="00DF0ABF"/>
    <w:rsid w:val="00DF1F2D"/>
    <w:rsid w:val="00DF2858"/>
    <w:rsid w:val="00E01704"/>
    <w:rsid w:val="00E01EE3"/>
    <w:rsid w:val="00E0343E"/>
    <w:rsid w:val="00E047F9"/>
    <w:rsid w:val="00E05712"/>
    <w:rsid w:val="00E066C2"/>
    <w:rsid w:val="00E0766A"/>
    <w:rsid w:val="00E07E4B"/>
    <w:rsid w:val="00E10091"/>
    <w:rsid w:val="00E10638"/>
    <w:rsid w:val="00E10EA0"/>
    <w:rsid w:val="00E11041"/>
    <w:rsid w:val="00E11269"/>
    <w:rsid w:val="00E1550E"/>
    <w:rsid w:val="00E15FD3"/>
    <w:rsid w:val="00E16383"/>
    <w:rsid w:val="00E176A3"/>
    <w:rsid w:val="00E17B2C"/>
    <w:rsid w:val="00E21208"/>
    <w:rsid w:val="00E21576"/>
    <w:rsid w:val="00E23EB8"/>
    <w:rsid w:val="00E260EA"/>
    <w:rsid w:val="00E264BC"/>
    <w:rsid w:val="00E27AC8"/>
    <w:rsid w:val="00E30405"/>
    <w:rsid w:val="00E30D10"/>
    <w:rsid w:val="00E3124F"/>
    <w:rsid w:val="00E32B62"/>
    <w:rsid w:val="00E32F8F"/>
    <w:rsid w:val="00E3551E"/>
    <w:rsid w:val="00E366FC"/>
    <w:rsid w:val="00E37F98"/>
    <w:rsid w:val="00E44EB1"/>
    <w:rsid w:val="00E4656B"/>
    <w:rsid w:val="00E47AF9"/>
    <w:rsid w:val="00E50BD7"/>
    <w:rsid w:val="00E51DE2"/>
    <w:rsid w:val="00E52624"/>
    <w:rsid w:val="00E52B07"/>
    <w:rsid w:val="00E56FA9"/>
    <w:rsid w:val="00E57A08"/>
    <w:rsid w:val="00E600BF"/>
    <w:rsid w:val="00E60C0B"/>
    <w:rsid w:val="00E61648"/>
    <w:rsid w:val="00E61DB0"/>
    <w:rsid w:val="00E6276F"/>
    <w:rsid w:val="00E632FD"/>
    <w:rsid w:val="00E6409A"/>
    <w:rsid w:val="00E641B9"/>
    <w:rsid w:val="00E64643"/>
    <w:rsid w:val="00E65D98"/>
    <w:rsid w:val="00E67ED6"/>
    <w:rsid w:val="00E700F6"/>
    <w:rsid w:val="00E74056"/>
    <w:rsid w:val="00E74DBB"/>
    <w:rsid w:val="00E75128"/>
    <w:rsid w:val="00E80BEC"/>
    <w:rsid w:val="00E80F79"/>
    <w:rsid w:val="00E813A5"/>
    <w:rsid w:val="00E81D64"/>
    <w:rsid w:val="00E85304"/>
    <w:rsid w:val="00E86960"/>
    <w:rsid w:val="00E87A81"/>
    <w:rsid w:val="00E90BC4"/>
    <w:rsid w:val="00E910A2"/>
    <w:rsid w:val="00E917D8"/>
    <w:rsid w:val="00E975E8"/>
    <w:rsid w:val="00EA0622"/>
    <w:rsid w:val="00EA149B"/>
    <w:rsid w:val="00EA194D"/>
    <w:rsid w:val="00EA1C7F"/>
    <w:rsid w:val="00EA2CD1"/>
    <w:rsid w:val="00EA3027"/>
    <w:rsid w:val="00EA502D"/>
    <w:rsid w:val="00EA6EF3"/>
    <w:rsid w:val="00EA7A29"/>
    <w:rsid w:val="00EB012C"/>
    <w:rsid w:val="00EB2319"/>
    <w:rsid w:val="00EB5F19"/>
    <w:rsid w:val="00EC10E0"/>
    <w:rsid w:val="00EC2798"/>
    <w:rsid w:val="00EC3DAC"/>
    <w:rsid w:val="00EC4022"/>
    <w:rsid w:val="00EC4735"/>
    <w:rsid w:val="00EC52B4"/>
    <w:rsid w:val="00ED1821"/>
    <w:rsid w:val="00ED2F2D"/>
    <w:rsid w:val="00ED336C"/>
    <w:rsid w:val="00ED649E"/>
    <w:rsid w:val="00ED658E"/>
    <w:rsid w:val="00ED65DE"/>
    <w:rsid w:val="00ED6BAB"/>
    <w:rsid w:val="00ED6BCF"/>
    <w:rsid w:val="00ED6CDA"/>
    <w:rsid w:val="00EE0540"/>
    <w:rsid w:val="00EE0542"/>
    <w:rsid w:val="00EE0D44"/>
    <w:rsid w:val="00EE1319"/>
    <w:rsid w:val="00EE1B1C"/>
    <w:rsid w:val="00EE2CB1"/>
    <w:rsid w:val="00EE3366"/>
    <w:rsid w:val="00EE6DBA"/>
    <w:rsid w:val="00EF2121"/>
    <w:rsid w:val="00EF2B1F"/>
    <w:rsid w:val="00EF794F"/>
    <w:rsid w:val="00EF7C78"/>
    <w:rsid w:val="00EF7E94"/>
    <w:rsid w:val="00F01BBE"/>
    <w:rsid w:val="00F03D7B"/>
    <w:rsid w:val="00F05DBF"/>
    <w:rsid w:val="00F0617B"/>
    <w:rsid w:val="00F066FE"/>
    <w:rsid w:val="00F069A6"/>
    <w:rsid w:val="00F07AB9"/>
    <w:rsid w:val="00F116B4"/>
    <w:rsid w:val="00F12611"/>
    <w:rsid w:val="00F12634"/>
    <w:rsid w:val="00F14346"/>
    <w:rsid w:val="00F156A0"/>
    <w:rsid w:val="00F15DE7"/>
    <w:rsid w:val="00F179A1"/>
    <w:rsid w:val="00F208E0"/>
    <w:rsid w:val="00F24A2B"/>
    <w:rsid w:val="00F24BD5"/>
    <w:rsid w:val="00F24D7C"/>
    <w:rsid w:val="00F25ACD"/>
    <w:rsid w:val="00F30288"/>
    <w:rsid w:val="00F309F2"/>
    <w:rsid w:val="00F32638"/>
    <w:rsid w:val="00F32E8F"/>
    <w:rsid w:val="00F333C0"/>
    <w:rsid w:val="00F34879"/>
    <w:rsid w:val="00F37E06"/>
    <w:rsid w:val="00F40919"/>
    <w:rsid w:val="00F40AB7"/>
    <w:rsid w:val="00F45579"/>
    <w:rsid w:val="00F47291"/>
    <w:rsid w:val="00F508ED"/>
    <w:rsid w:val="00F51177"/>
    <w:rsid w:val="00F53B14"/>
    <w:rsid w:val="00F558E5"/>
    <w:rsid w:val="00F56237"/>
    <w:rsid w:val="00F6143C"/>
    <w:rsid w:val="00F63596"/>
    <w:rsid w:val="00F6382A"/>
    <w:rsid w:val="00F649B0"/>
    <w:rsid w:val="00F663DA"/>
    <w:rsid w:val="00F66763"/>
    <w:rsid w:val="00F674E0"/>
    <w:rsid w:val="00F716A7"/>
    <w:rsid w:val="00F71817"/>
    <w:rsid w:val="00F73681"/>
    <w:rsid w:val="00F751F4"/>
    <w:rsid w:val="00F772BC"/>
    <w:rsid w:val="00F82E81"/>
    <w:rsid w:val="00F84369"/>
    <w:rsid w:val="00F848FC"/>
    <w:rsid w:val="00F84A88"/>
    <w:rsid w:val="00F867EC"/>
    <w:rsid w:val="00F913A2"/>
    <w:rsid w:val="00F92A0C"/>
    <w:rsid w:val="00F9370C"/>
    <w:rsid w:val="00F943FC"/>
    <w:rsid w:val="00F94740"/>
    <w:rsid w:val="00F95079"/>
    <w:rsid w:val="00F952AD"/>
    <w:rsid w:val="00F95B61"/>
    <w:rsid w:val="00F95CC4"/>
    <w:rsid w:val="00F963F1"/>
    <w:rsid w:val="00F9684C"/>
    <w:rsid w:val="00F97C56"/>
    <w:rsid w:val="00FA2A7B"/>
    <w:rsid w:val="00FA4D70"/>
    <w:rsid w:val="00FA606A"/>
    <w:rsid w:val="00FB0EDB"/>
    <w:rsid w:val="00FB18E9"/>
    <w:rsid w:val="00FB4E34"/>
    <w:rsid w:val="00FB5FBD"/>
    <w:rsid w:val="00FB6E20"/>
    <w:rsid w:val="00FB767C"/>
    <w:rsid w:val="00FC3315"/>
    <w:rsid w:val="00FC7064"/>
    <w:rsid w:val="00FC75DE"/>
    <w:rsid w:val="00FD09D2"/>
    <w:rsid w:val="00FD20AA"/>
    <w:rsid w:val="00FD24B1"/>
    <w:rsid w:val="00FD3DD5"/>
    <w:rsid w:val="00FD4CF4"/>
    <w:rsid w:val="00FD5960"/>
    <w:rsid w:val="00FD5E5C"/>
    <w:rsid w:val="00FE05E6"/>
    <w:rsid w:val="00FE21CD"/>
    <w:rsid w:val="00FE3844"/>
    <w:rsid w:val="00FE4CDF"/>
    <w:rsid w:val="00FE5170"/>
    <w:rsid w:val="00FE5E12"/>
    <w:rsid w:val="00FE5E4C"/>
    <w:rsid w:val="00FF0AA7"/>
    <w:rsid w:val="00FF5D22"/>
    <w:rsid w:val="00FF7C9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E0061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205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4495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4495E"/>
    <w:rPr>
      <w:rFonts w:ascii="Tahoma" w:hAnsi="Tahoma" w:cs="Tahoma"/>
      <w:sz w:val="16"/>
      <w:szCs w:val="16"/>
    </w:rPr>
  </w:style>
  <w:style w:type="paragraph" w:customStyle="1" w:styleId="EndNoteBibliographyTitle">
    <w:name w:val="EndNote Bibliography Title"/>
    <w:basedOn w:val="Normal"/>
    <w:link w:val="EndNoteBibliographyTitleChar"/>
    <w:rsid w:val="0034495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4495E"/>
    <w:rPr>
      <w:rFonts w:ascii="Calibri" w:hAnsi="Calibri" w:cs="Calibri"/>
      <w:noProof/>
      <w:lang w:val="en-US"/>
    </w:rPr>
  </w:style>
  <w:style w:type="paragraph" w:customStyle="1" w:styleId="EndNoteBibliography">
    <w:name w:val="EndNote Bibliography"/>
    <w:basedOn w:val="Normal"/>
    <w:link w:val="EndNoteBibliographyChar"/>
    <w:rsid w:val="0034495E"/>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4495E"/>
    <w:rPr>
      <w:rFonts w:ascii="Calibri" w:hAnsi="Calibri" w:cs="Calibri"/>
      <w:noProof/>
      <w:lang w:val="en-US"/>
    </w:rPr>
  </w:style>
  <w:style w:type="paragraph" w:styleId="ListParagraph">
    <w:name w:val="List Paragraph"/>
    <w:basedOn w:val="Normal"/>
    <w:uiPriority w:val="34"/>
    <w:qFormat/>
    <w:rsid w:val="00572C7A"/>
    <w:pPr>
      <w:ind w:left="720"/>
      <w:contextualSpacing/>
    </w:pPr>
  </w:style>
  <w:style w:type="character" w:styleId="CommentReference">
    <w:name w:val="annotation reference"/>
    <w:basedOn w:val="DefaultParagraphFont"/>
    <w:uiPriority w:val="99"/>
    <w:semiHidden/>
    <w:unhideWhenUsed/>
    <w:rsid w:val="00EE1319"/>
    <w:rPr>
      <w:sz w:val="18"/>
      <w:szCs w:val="18"/>
    </w:rPr>
  </w:style>
  <w:style w:type="paragraph" w:styleId="CommentText">
    <w:name w:val="annotation text"/>
    <w:basedOn w:val="Normal"/>
    <w:link w:val="CommentTextChar"/>
    <w:uiPriority w:val="99"/>
    <w:semiHidden/>
    <w:unhideWhenUsed/>
    <w:rsid w:val="00EE1319"/>
    <w:pPr>
      <w:spacing w:line="240" w:lineRule="auto"/>
    </w:pPr>
    <w:rPr>
      <w:sz w:val="24"/>
      <w:szCs w:val="24"/>
    </w:rPr>
  </w:style>
  <w:style w:type="character" w:customStyle="1" w:styleId="CommentTextChar">
    <w:name w:val="Comment Text Char"/>
    <w:basedOn w:val="DefaultParagraphFont"/>
    <w:link w:val="CommentText"/>
    <w:uiPriority w:val="99"/>
    <w:semiHidden/>
    <w:rsid w:val="00EE1319"/>
    <w:rPr>
      <w:sz w:val="24"/>
      <w:szCs w:val="24"/>
    </w:rPr>
  </w:style>
  <w:style w:type="paragraph" w:styleId="CommentSubject">
    <w:name w:val="annotation subject"/>
    <w:basedOn w:val="CommentText"/>
    <w:next w:val="CommentText"/>
    <w:link w:val="CommentSubjectChar"/>
    <w:uiPriority w:val="99"/>
    <w:semiHidden/>
    <w:unhideWhenUsed/>
    <w:rsid w:val="00EE1319"/>
    <w:rPr>
      <w:b/>
      <w:bCs/>
      <w:sz w:val="20"/>
      <w:szCs w:val="20"/>
    </w:rPr>
  </w:style>
  <w:style w:type="character" w:customStyle="1" w:styleId="CommentSubjectChar">
    <w:name w:val="Comment Subject Char"/>
    <w:basedOn w:val="CommentTextChar"/>
    <w:link w:val="CommentSubject"/>
    <w:uiPriority w:val="99"/>
    <w:semiHidden/>
    <w:rsid w:val="00EE1319"/>
    <w:rPr>
      <w:b/>
      <w:bCs/>
      <w:sz w:val="20"/>
      <w:szCs w:val="20"/>
    </w:rPr>
  </w:style>
  <w:style w:type="character" w:customStyle="1" w:styleId="apple-tab-span">
    <w:name w:val="apple-tab-span"/>
    <w:basedOn w:val="DefaultParagraphFont"/>
    <w:rsid w:val="00457C5E"/>
  </w:style>
  <w:style w:type="table" w:styleId="LightShading">
    <w:name w:val="Light Shading"/>
    <w:basedOn w:val="TableNormal"/>
    <w:uiPriority w:val="60"/>
    <w:rsid w:val="00D207D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jrnl">
    <w:name w:val="jrnl"/>
    <w:basedOn w:val="DefaultParagraphFont"/>
    <w:rsid w:val="00294572"/>
  </w:style>
  <w:style w:type="paragraph" w:styleId="Revision">
    <w:name w:val="Revision"/>
    <w:hidden/>
    <w:uiPriority w:val="99"/>
    <w:semiHidden/>
    <w:rsid w:val="0042310E"/>
    <w:pPr>
      <w:spacing w:after="0" w:line="240" w:lineRule="auto"/>
    </w:pPr>
  </w:style>
  <w:style w:type="paragraph" w:styleId="Header">
    <w:name w:val="header"/>
    <w:basedOn w:val="Normal"/>
    <w:link w:val="HeaderChar"/>
    <w:uiPriority w:val="99"/>
    <w:unhideWhenUsed/>
    <w:rsid w:val="00F25ACD"/>
    <w:pPr>
      <w:tabs>
        <w:tab w:val="center" w:pos="4513"/>
        <w:tab w:val="right" w:pos="9026"/>
      </w:tabs>
      <w:spacing w:after="0" w:line="240" w:lineRule="auto"/>
    </w:pPr>
  </w:style>
  <w:style w:type="character" w:customStyle="1" w:styleId="HeaderChar">
    <w:name w:val="Header Char"/>
    <w:basedOn w:val="DefaultParagraphFont"/>
    <w:link w:val="Header"/>
    <w:uiPriority w:val="99"/>
    <w:rsid w:val="00F25ACD"/>
  </w:style>
  <w:style w:type="paragraph" w:styleId="Footer">
    <w:name w:val="footer"/>
    <w:basedOn w:val="Normal"/>
    <w:link w:val="FooterChar"/>
    <w:uiPriority w:val="99"/>
    <w:unhideWhenUsed/>
    <w:rsid w:val="00F25ACD"/>
    <w:pPr>
      <w:tabs>
        <w:tab w:val="center" w:pos="4513"/>
        <w:tab w:val="right" w:pos="9026"/>
      </w:tabs>
      <w:spacing w:after="0" w:line="240" w:lineRule="auto"/>
    </w:pPr>
  </w:style>
  <w:style w:type="character" w:customStyle="1" w:styleId="FooterChar">
    <w:name w:val="Footer Char"/>
    <w:basedOn w:val="DefaultParagraphFont"/>
    <w:link w:val="Footer"/>
    <w:uiPriority w:val="99"/>
    <w:rsid w:val="00F25ACD"/>
  </w:style>
  <w:style w:type="character" w:styleId="Hyperlink">
    <w:name w:val="Hyperlink"/>
    <w:basedOn w:val="DefaultParagraphFont"/>
    <w:uiPriority w:val="99"/>
    <w:rsid w:val="000A0E9A"/>
    <w:rPr>
      <w:color w:val="0000FF"/>
      <w:u w:val="single"/>
    </w:rPr>
  </w:style>
  <w:style w:type="character" w:styleId="LineNumber">
    <w:name w:val="line number"/>
    <w:basedOn w:val="DefaultParagraphFont"/>
    <w:uiPriority w:val="99"/>
    <w:semiHidden/>
    <w:unhideWhenUsed/>
    <w:rsid w:val="004915A3"/>
  </w:style>
  <w:style w:type="paragraph" w:customStyle="1" w:styleId="Title1">
    <w:name w:val="Title1"/>
    <w:basedOn w:val="Normal"/>
    <w:rsid w:val="00F45579"/>
    <w:pPr>
      <w:spacing w:before="100" w:beforeAutospacing="1" w:after="100" w:afterAutospacing="1" w:line="240" w:lineRule="auto"/>
    </w:pPr>
    <w:rPr>
      <w:rFonts w:ascii="Times" w:hAnsi="Times"/>
      <w:sz w:val="20"/>
      <w:szCs w:val="20"/>
      <w:lang w:val="de-CH" w:eastAsia="de-DE"/>
    </w:rPr>
  </w:style>
  <w:style w:type="paragraph" w:customStyle="1" w:styleId="desc">
    <w:name w:val="desc"/>
    <w:basedOn w:val="Normal"/>
    <w:rsid w:val="00F45579"/>
    <w:pPr>
      <w:spacing w:before="100" w:beforeAutospacing="1" w:after="100" w:afterAutospacing="1" w:line="240" w:lineRule="auto"/>
    </w:pPr>
    <w:rPr>
      <w:rFonts w:ascii="Times" w:hAnsi="Times"/>
      <w:sz w:val="20"/>
      <w:szCs w:val="20"/>
      <w:lang w:val="de-CH"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205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4495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4495E"/>
    <w:rPr>
      <w:rFonts w:ascii="Tahoma" w:hAnsi="Tahoma" w:cs="Tahoma"/>
      <w:sz w:val="16"/>
      <w:szCs w:val="16"/>
    </w:rPr>
  </w:style>
  <w:style w:type="paragraph" w:customStyle="1" w:styleId="EndNoteBibliographyTitle">
    <w:name w:val="EndNote Bibliography Title"/>
    <w:basedOn w:val="Normal"/>
    <w:link w:val="EndNoteBibliographyTitleChar"/>
    <w:rsid w:val="0034495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4495E"/>
    <w:rPr>
      <w:rFonts w:ascii="Calibri" w:hAnsi="Calibri" w:cs="Calibri"/>
      <w:noProof/>
      <w:lang w:val="en-US"/>
    </w:rPr>
  </w:style>
  <w:style w:type="paragraph" w:customStyle="1" w:styleId="EndNoteBibliography">
    <w:name w:val="EndNote Bibliography"/>
    <w:basedOn w:val="Normal"/>
    <w:link w:val="EndNoteBibliographyChar"/>
    <w:rsid w:val="0034495E"/>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4495E"/>
    <w:rPr>
      <w:rFonts w:ascii="Calibri" w:hAnsi="Calibri" w:cs="Calibri"/>
      <w:noProof/>
      <w:lang w:val="en-US"/>
    </w:rPr>
  </w:style>
  <w:style w:type="paragraph" w:styleId="ListParagraph">
    <w:name w:val="List Paragraph"/>
    <w:basedOn w:val="Normal"/>
    <w:uiPriority w:val="34"/>
    <w:qFormat/>
    <w:rsid w:val="00572C7A"/>
    <w:pPr>
      <w:ind w:left="720"/>
      <w:contextualSpacing/>
    </w:pPr>
  </w:style>
  <w:style w:type="character" w:styleId="CommentReference">
    <w:name w:val="annotation reference"/>
    <w:basedOn w:val="DefaultParagraphFont"/>
    <w:uiPriority w:val="99"/>
    <w:semiHidden/>
    <w:unhideWhenUsed/>
    <w:rsid w:val="00EE1319"/>
    <w:rPr>
      <w:sz w:val="18"/>
      <w:szCs w:val="18"/>
    </w:rPr>
  </w:style>
  <w:style w:type="paragraph" w:styleId="CommentText">
    <w:name w:val="annotation text"/>
    <w:basedOn w:val="Normal"/>
    <w:link w:val="CommentTextChar"/>
    <w:uiPriority w:val="99"/>
    <w:semiHidden/>
    <w:unhideWhenUsed/>
    <w:rsid w:val="00EE1319"/>
    <w:pPr>
      <w:spacing w:line="240" w:lineRule="auto"/>
    </w:pPr>
    <w:rPr>
      <w:sz w:val="24"/>
      <w:szCs w:val="24"/>
    </w:rPr>
  </w:style>
  <w:style w:type="character" w:customStyle="1" w:styleId="CommentTextChar">
    <w:name w:val="Comment Text Char"/>
    <w:basedOn w:val="DefaultParagraphFont"/>
    <w:link w:val="CommentText"/>
    <w:uiPriority w:val="99"/>
    <w:semiHidden/>
    <w:rsid w:val="00EE1319"/>
    <w:rPr>
      <w:sz w:val="24"/>
      <w:szCs w:val="24"/>
    </w:rPr>
  </w:style>
  <w:style w:type="paragraph" w:styleId="CommentSubject">
    <w:name w:val="annotation subject"/>
    <w:basedOn w:val="CommentText"/>
    <w:next w:val="CommentText"/>
    <w:link w:val="CommentSubjectChar"/>
    <w:uiPriority w:val="99"/>
    <w:semiHidden/>
    <w:unhideWhenUsed/>
    <w:rsid w:val="00EE1319"/>
    <w:rPr>
      <w:b/>
      <w:bCs/>
      <w:sz w:val="20"/>
      <w:szCs w:val="20"/>
    </w:rPr>
  </w:style>
  <w:style w:type="character" w:customStyle="1" w:styleId="CommentSubjectChar">
    <w:name w:val="Comment Subject Char"/>
    <w:basedOn w:val="CommentTextChar"/>
    <w:link w:val="CommentSubject"/>
    <w:uiPriority w:val="99"/>
    <w:semiHidden/>
    <w:rsid w:val="00EE1319"/>
    <w:rPr>
      <w:b/>
      <w:bCs/>
      <w:sz w:val="20"/>
      <w:szCs w:val="20"/>
    </w:rPr>
  </w:style>
  <w:style w:type="character" w:customStyle="1" w:styleId="apple-tab-span">
    <w:name w:val="apple-tab-span"/>
    <w:basedOn w:val="DefaultParagraphFont"/>
    <w:rsid w:val="00457C5E"/>
  </w:style>
  <w:style w:type="table" w:styleId="LightShading">
    <w:name w:val="Light Shading"/>
    <w:basedOn w:val="TableNormal"/>
    <w:uiPriority w:val="60"/>
    <w:rsid w:val="00D207D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jrnl">
    <w:name w:val="jrnl"/>
    <w:basedOn w:val="DefaultParagraphFont"/>
    <w:rsid w:val="00294572"/>
  </w:style>
  <w:style w:type="paragraph" w:styleId="Revision">
    <w:name w:val="Revision"/>
    <w:hidden/>
    <w:uiPriority w:val="99"/>
    <w:semiHidden/>
    <w:rsid w:val="0042310E"/>
    <w:pPr>
      <w:spacing w:after="0" w:line="240" w:lineRule="auto"/>
    </w:pPr>
  </w:style>
  <w:style w:type="paragraph" w:styleId="Header">
    <w:name w:val="header"/>
    <w:basedOn w:val="Normal"/>
    <w:link w:val="HeaderChar"/>
    <w:uiPriority w:val="99"/>
    <w:unhideWhenUsed/>
    <w:rsid w:val="00F25ACD"/>
    <w:pPr>
      <w:tabs>
        <w:tab w:val="center" w:pos="4513"/>
        <w:tab w:val="right" w:pos="9026"/>
      </w:tabs>
      <w:spacing w:after="0" w:line="240" w:lineRule="auto"/>
    </w:pPr>
  </w:style>
  <w:style w:type="character" w:customStyle="1" w:styleId="HeaderChar">
    <w:name w:val="Header Char"/>
    <w:basedOn w:val="DefaultParagraphFont"/>
    <w:link w:val="Header"/>
    <w:uiPriority w:val="99"/>
    <w:rsid w:val="00F25ACD"/>
  </w:style>
  <w:style w:type="paragraph" w:styleId="Footer">
    <w:name w:val="footer"/>
    <w:basedOn w:val="Normal"/>
    <w:link w:val="FooterChar"/>
    <w:uiPriority w:val="99"/>
    <w:unhideWhenUsed/>
    <w:rsid w:val="00F25ACD"/>
    <w:pPr>
      <w:tabs>
        <w:tab w:val="center" w:pos="4513"/>
        <w:tab w:val="right" w:pos="9026"/>
      </w:tabs>
      <w:spacing w:after="0" w:line="240" w:lineRule="auto"/>
    </w:pPr>
  </w:style>
  <w:style w:type="character" w:customStyle="1" w:styleId="FooterChar">
    <w:name w:val="Footer Char"/>
    <w:basedOn w:val="DefaultParagraphFont"/>
    <w:link w:val="Footer"/>
    <w:uiPriority w:val="99"/>
    <w:rsid w:val="00F25ACD"/>
  </w:style>
  <w:style w:type="character" w:styleId="Hyperlink">
    <w:name w:val="Hyperlink"/>
    <w:basedOn w:val="DefaultParagraphFont"/>
    <w:uiPriority w:val="99"/>
    <w:rsid w:val="000A0E9A"/>
    <w:rPr>
      <w:color w:val="0000FF"/>
      <w:u w:val="single"/>
    </w:rPr>
  </w:style>
  <w:style w:type="character" w:styleId="LineNumber">
    <w:name w:val="line number"/>
    <w:basedOn w:val="DefaultParagraphFont"/>
    <w:uiPriority w:val="99"/>
    <w:semiHidden/>
    <w:unhideWhenUsed/>
    <w:rsid w:val="004915A3"/>
  </w:style>
  <w:style w:type="paragraph" w:customStyle="1" w:styleId="Title1">
    <w:name w:val="Title1"/>
    <w:basedOn w:val="Normal"/>
    <w:rsid w:val="00F45579"/>
    <w:pPr>
      <w:spacing w:before="100" w:beforeAutospacing="1" w:after="100" w:afterAutospacing="1" w:line="240" w:lineRule="auto"/>
    </w:pPr>
    <w:rPr>
      <w:rFonts w:ascii="Times" w:hAnsi="Times"/>
      <w:sz w:val="20"/>
      <w:szCs w:val="20"/>
      <w:lang w:val="de-CH" w:eastAsia="de-DE"/>
    </w:rPr>
  </w:style>
  <w:style w:type="paragraph" w:customStyle="1" w:styleId="desc">
    <w:name w:val="desc"/>
    <w:basedOn w:val="Normal"/>
    <w:rsid w:val="00F45579"/>
    <w:pPr>
      <w:spacing w:before="100" w:beforeAutospacing="1" w:after="100" w:afterAutospacing="1" w:line="240" w:lineRule="auto"/>
    </w:pPr>
    <w:rPr>
      <w:rFonts w:ascii="Times" w:hAnsi="Times"/>
      <w:sz w:val="20"/>
      <w:szCs w:val="20"/>
      <w:lang w:val="de-CH"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6214695">
      <w:bodyDiv w:val="1"/>
      <w:marLeft w:val="0"/>
      <w:marRight w:val="0"/>
      <w:marTop w:val="0"/>
      <w:marBottom w:val="0"/>
      <w:divBdr>
        <w:top w:val="none" w:sz="0" w:space="0" w:color="auto"/>
        <w:left w:val="none" w:sz="0" w:space="0" w:color="auto"/>
        <w:bottom w:val="none" w:sz="0" w:space="0" w:color="auto"/>
        <w:right w:val="none" w:sz="0" w:space="0" w:color="auto"/>
      </w:divBdr>
    </w:div>
    <w:div w:id="271712694">
      <w:bodyDiv w:val="1"/>
      <w:marLeft w:val="0"/>
      <w:marRight w:val="0"/>
      <w:marTop w:val="0"/>
      <w:marBottom w:val="0"/>
      <w:divBdr>
        <w:top w:val="none" w:sz="0" w:space="0" w:color="auto"/>
        <w:left w:val="none" w:sz="0" w:space="0" w:color="auto"/>
        <w:bottom w:val="none" w:sz="0" w:space="0" w:color="auto"/>
        <w:right w:val="none" w:sz="0" w:space="0" w:color="auto"/>
      </w:divBdr>
    </w:div>
    <w:div w:id="629480997">
      <w:bodyDiv w:val="1"/>
      <w:marLeft w:val="0"/>
      <w:marRight w:val="0"/>
      <w:marTop w:val="0"/>
      <w:marBottom w:val="0"/>
      <w:divBdr>
        <w:top w:val="none" w:sz="0" w:space="0" w:color="auto"/>
        <w:left w:val="none" w:sz="0" w:space="0" w:color="auto"/>
        <w:bottom w:val="none" w:sz="0" w:space="0" w:color="auto"/>
        <w:right w:val="none" w:sz="0" w:space="0" w:color="auto"/>
      </w:divBdr>
    </w:div>
    <w:div w:id="711422550">
      <w:bodyDiv w:val="1"/>
      <w:marLeft w:val="0"/>
      <w:marRight w:val="0"/>
      <w:marTop w:val="0"/>
      <w:marBottom w:val="0"/>
      <w:divBdr>
        <w:top w:val="none" w:sz="0" w:space="0" w:color="auto"/>
        <w:left w:val="none" w:sz="0" w:space="0" w:color="auto"/>
        <w:bottom w:val="none" w:sz="0" w:space="0" w:color="auto"/>
        <w:right w:val="none" w:sz="0" w:space="0" w:color="auto"/>
      </w:divBdr>
      <w:divsChild>
        <w:div w:id="311952375">
          <w:marLeft w:val="0"/>
          <w:marRight w:val="0"/>
          <w:marTop w:val="0"/>
          <w:marBottom w:val="0"/>
          <w:divBdr>
            <w:top w:val="none" w:sz="0" w:space="0" w:color="auto"/>
            <w:left w:val="none" w:sz="0" w:space="0" w:color="auto"/>
            <w:bottom w:val="none" w:sz="0" w:space="0" w:color="auto"/>
            <w:right w:val="none" w:sz="0" w:space="0" w:color="auto"/>
          </w:divBdr>
        </w:div>
      </w:divsChild>
    </w:div>
    <w:div w:id="1158880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hiveonline.org/perinatal-providers/"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aidsinfo.nih.gov/guidelines/html/3/perinatal/0"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s://aidsinfo.nih.gov/guidelines/html/3/perinatal/0" TargetMode="External"/><Relationship Id="rId4" Type="http://schemas.microsoft.com/office/2007/relationships/stylesWithEffects" Target="stylesWithEffects.xml"/><Relationship Id="rId9" Type="http://schemas.openxmlformats.org/officeDocument/2006/relationships/hyperlink" Target="mailto:cwaitt@liverpool.ac.uk"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CAB36D-3EC6-4044-9DC8-1F77487153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10753</Words>
  <Characters>61298</Characters>
  <Application>Microsoft Office Word</Application>
  <DocSecurity>0</DocSecurity>
  <Lines>510</Lines>
  <Paragraphs>143</Paragraphs>
  <ScaleCrop>false</ScaleCrop>
  <HeadingPairs>
    <vt:vector size="2" baseType="variant">
      <vt:variant>
        <vt:lpstr>Title</vt:lpstr>
      </vt:variant>
      <vt:variant>
        <vt:i4>1</vt:i4>
      </vt:variant>
    </vt:vector>
  </HeadingPairs>
  <TitlesOfParts>
    <vt:vector size="1" baseType="lpstr">
      <vt:lpstr/>
    </vt:vector>
  </TitlesOfParts>
  <Company>HSE</Company>
  <LinksUpToDate>false</LinksUpToDate>
  <CharactersWithSpaces>719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t</dc:creator>
  <cp:lastModifiedBy>Cat</cp:lastModifiedBy>
  <cp:revision>2</cp:revision>
  <cp:lastPrinted>2018-02-26T15:15:00Z</cp:lastPrinted>
  <dcterms:created xsi:type="dcterms:W3CDTF">2018-06-28T03:03:00Z</dcterms:created>
  <dcterms:modified xsi:type="dcterms:W3CDTF">2018-06-28T03:03:00Z</dcterms:modified>
</cp:coreProperties>
</file>